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C0D1E" w14:textId="77777777" w:rsidR="007215AA" w:rsidRPr="00C6363A" w:rsidRDefault="00C56F06" w:rsidP="00C56F06">
      <w:pPr>
        <w:pStyle w:val="Overskrift1"/>
        <w:rPr>
          <w:lang w:val="nb-NO"/>
        </w:rPr>
      </w:pPr>
      <w:r w:rsidRPr="00C6363A">
        <w:rPr>
          <w:lang w:val="nb-NO"/>
        </w:rPr>
        <w:t>Forfatterskap Norsk nakke- og ryggregister (NNRR)</w:t>
      </w:r>
    </w:p>
    <w:p w14:paraId="04700FF1" w14:textId="77777777" w:rsidR="00C56F06" w:rsidRDefault="00C56F06" w:rsidP="00C56F06">
      <w:pPr>
        <w:rPr>
          <w:lang w:val="nb-NO"/>
        </w:rPr>
      </w:pPr>
      <w:r w:rsidRPr="00C6363A">
        <w:rPr>
          <w:lang w:val="nb-NO"/>
        </w:rPr>
        <w:t>-en huskeliste</w:t>
      </w:r>
    </w:p>
    <w:p w14:paraId="5A20546F" w14:textId="01A82AE6" w:rsidR="00110F71" w:rsidRPr="00587493" w:rsidRDefault="00110F71" w:rsidP="00C56F06">
      <w:pPr>
        <w:rPr>
          <w:sz w:val="20"/>
          <w:szCs w:val="20"/>
          <w:lang w:val="nb-NO"/>
        </w:rPr>
      </w:pPr>
      <w:r w:rsidRPr="00587493">
        <w:rPr>
          <w:sz w:val="20"/>
          <w:szCs w:val="20"/>
          <w:lang w:val="nb-NO"/>
        </w:rPr>
        <w:t xml:space="preserve">Forfattet av </w:t>
      </w:r>
      <w:r w:rsidR="00533340">
        <w:rPr>
          <w:sz w:val="20"/>
          <w:szCs w:val="20"/>
          <w:lang w:val="nb-NO"/>
        </w:rPr>
        <w:t xml:space="preserve">NNRRs registeradministrasjon ved </w:t>
      </w:r>
      <w:r w:rsidRPr="00587493">
        <w:rPr>
          <w:sz w:val="20"/>
          <w:szCs w:val="20"/>
          <w:lang w:val="nb-NO"/>
        </w:rPr>
        <w:t>Maja Wilhelmsen og Kjetil Samuelse</w:t>
      </w:r>
      <w:r w:rsidR="00533340">
        <w:rPr>
          <w:sz w:val="20"/>
          <w:szCs w:val="20"/>
          <w:lang w:val="nb-NO"/>
        </w:rPr>
        <w:t>n</w:t>
      </w:r>
      <w:r w:rsidRPr="00587493">
        <w:rPr>
          <w:sz w:val="20"/>
          <w:szCs w:val="20"/>
          <w:lang w:val="nb-NO"/>
        </w:rPr>
        <w:t xml:space="preserve"> den 22.02.24</w:t>
      </w:r>
      <w:r w:rsidR="00514B5D">
        <w:rPr>
          <w:sz w:val="20"/>
          <w:szCs w:val="20"/>
          <w:lang w:val="nb-NO"/>
        </w:rPr>
        <w:t xml:space="preserve">. Vedtatt i fagråd. Oppdatert </w:t>
      </w:r>
      <w:r w:rsidR="008E5403">
        <w:rPr>
          <w:sz w:val="20"/>
          <w:szCs w:val="20"/>
          <w:lang w:val="nb-NO"/>
        </w:rPr>
        <w:t>0</w:t>
      </w:r>
      <w:r w:rsidR="00806F11">
        <w:rPr>
          <w:sz w:val="20"/>
          <w:szCs w:val="20"/>
          <w:lang w:val="nb-NO"/>
        </w:rPr>
        <w:t>2</w:t>
      </w:r>
      <w:r w:rsidR="00514B5D">
        <w:rPr>
          <w:sz w:val="20"/>
          <w:szCs w:val="20"/>
          <w:lang w:val="nb-NO"/>
        </w:rPr>
        <w:t>.</w:t>
      </w:r>
      <w:r w:rsidR="008E5403">
        <w:rPr>
          <w:sz w:val="20"/>
          <w:szCs w:val="20"/>
          <w:lang w:val="nb-NO"/>
        </w:rPr>
        <w:t>0</w:t>
      </w:r>
      <w:r w:rsidR="00806F11">
        <w:rPr>
          <w:sz w:val="20"/>
          <w:szCs w:val="20"/>
          <w:lang w:val="nb-NO"/>
        </w:rPr>
        <w:t>7</w:t>
      </w:r>
      <w:r w:rsidR="00514B5D">
        <w:rPr>
          <w:sz w:val="20"/>
          <w:szCs w:val="20"/>
          <w:lang w:val="nb-NO"/>
        </w:rPr>
        <w:t>.2</w:t>
      </w:r>
      <w:r w:rsidR="00806F11">
        <w:rPr>
          <w:sz w:val="20"/>
          <w:szCs w:val="20"/>
          <w:lang w:val="nb-NO"/>
        </w:rPr>
        <w:t>6</w:t>
      </w:r>
      <w:r w:rsidR="00514B5D">
        <w:rPr>
          <w:sz w:val="20"/>
          <w:szCs w:val="20"/>
          <w:lang w:val="nb-NO"/>
        </w:rPr>
        <w:t xml:space="preserve">. </w:t>
      </w:r>
    </w:p>
    <w:p w14:paraId="255415E5" w14:textId="77777777" w:rsidR="00C56F06" w:rsidRPr="00C6363A" w:rsidRDefault="00C56F06" w:rsidP="00C56F06">
      <w:pPr>
        <w:rPr>
          <w:lang w:val="nb-NO"/>
        </w:rPr>
      </w:pPr>
    </w:p>
    <w:p w14:paraId="25D8B76D" w14:textId="77777777" w:rsidR="00C56F06" w:rsidRDefault="00C56F06" w:rsidP="00C56F06">
      <w:pPr>
        <w:pStyle w:val="Listeavsnitt"/>
        <w:numPr>
          <w:ilvl w:val="0"/>
          <w:numId w:val="1"/>
        </w:numPr>
        <w:rPr>
          <w:lang w:val="nb-NO"/>
        </w:rPr>
      </w:pPr>
      <w:r w:rsidRPr="00C6363A">
        <w:rPr>
          <w:lang w:val="nb-NO"/>
        </w:rPr>
        <w:t xml:space="preserve">For utlevering av data se vedtekter for NNRR </w:t>
      </w:r>
      <w:r w:rsidR="000D7644" w:rsidRPr="00C6363A">
        <w:rPr>
          <w:lang w:val="nb-NO"/>
        </w:rPr>
        <w:t>kapittel</w:t>
      </w:r>
      <w:r w:rsidRPr="00C6363A">
        <w:rPr>
          <w:lang w:val="nb-NO"/>
        </w:rPr>
        <w:t xml:space="preserve"> 7 ved å klikke på link </w:t>
      </w:r>
      <w:hyperlink r:id="rId6" w:history="1">
        <w:r w:rsidRPr="00C6363A">
          <w:rPr>
            <w:rStyle w:val="Hyperkobling"/>
            <w:lang w:val="nb-NO"/>
          </w:rPr>
          <w:t>her.</w:t>
        </w:r>
      </w:hyperlink>
      <w:r w:rsidRPr="00C6363A">
        <w:rPr>
          <w:lang w:val="nb-NO"/>
        </w:rPr>
        <w:t xml:space="preserve"> Dersom du har spørsmål ta gjerne kontakt med daglig leder eller faglig leder i registere</w:t>
      </w:r>
      <w:r w:rsidR="00FB65AA" w:rsidRPr="00C6363A">
        <w:rPr>
          <w:lang w:val="nb-NO"/>
        </w:rPr>
        <w:t>t</w:t>
      </w:r>
      <w:r w:rsidRPr="00C6363A">
        <w:rPr>
          <w:lang w:val="nb-NO"/>
        </w:rPr>
        <w:t>.</w:t>
      </w:r>
    </w:p>
    <w:p w14:paraId="0601A426" w14:textId="77777777" w:rsidR="00DE2D54" w:rsidRPr="00C6363A" w:rsidRDefault="00DE2D54" w:rsidP="00DE2D54">
      <w:pPr>
        <w:pStyle w:val="Listeavsnitt"/>
        <w:rPr>
          <w:lang w:val="nb-NO"/>
        </w:rPr>
      </w:pPr>
    </w:p>
    <w:p w14:paraId="0802E73A" w14:textId="77777777" w:rsidR="00DE2D54" w:rsidRDefault="00C6363A" w:rsidP="007E0FCB">
      <w:pPr>
        <w:pStyle w:val="Listeavsnitt"/>
        <w:numPr>
          <w:ilvl w:val="0"/>
          <w:numId w:val="1"/>
        </w:numPr>
        <w:rPr>
          <w:lang w:val="nb-NO"/>
        </w:rPr>
      </w:pPr>
      <w:r w:rsidRPr="00C6363A">
        <w:rPr>
          <w:lang w:val="nb-NO"/>
        </w:rPr>
        <w:t xml:space="preserve">For å få </w:t>
      </w:r>
      <w:r w:rsidR="007E0FCB">
        <w:rPr>
          <w:lang w:val="nb-NO"/>
        </w:rPr>
        <w:t>over</w:t>
      </w:r>
      <w:r w:rsidRPr="00C6363A">
        <w:rPr>
          <w:lang w:val="nb-NO"/>
        </w:rPr>
        <w:t xml:space="preserve">blikk </w:t>
      </w:r>
      <w:r w:rsidR="007E0FCB">
        <w:rPr>
          <w:lang w:val="nb-NO"/>
        </w:rPr>
        <w:t>over</w:t>
      </w:r>
      <w:r w:rsidRPr="00C6363A">
        <w:rPr>
          <w:lang w:val="nb-NO"/>
        </w:rPr>
        <w:t xml:space="preserve"> ulike skjema, pasientflyt og PROMs/PREMs anbefales det å gå på vår nettside og lese </w:t>
      </w:r>
      <w:r w:rsidR="001F340D">
        <w:rPr>
          <w:lang w:val="nb-NO"/>
        </w:rPr>
        <w:t xml:space="preserve">siste </w:t>
      </w:r>
      <w:r w:rsidRPr="00C6363A">
        <w:rPr>
          <w:lang w:val="nb-NO"/>
        </w:rPr>
        <w:t>årsrapporter og brukermanual</w:t>
      </w:r>
      <w:r w:rsidR="005E3682">
        <w:rPr>
          <w:lang w:val="nb-NO"/>
        </w:rPr>
        <w:t xml:space="preserve"> </w:t>
      </w:r>
      <w:r w:rsidR="001F340D">
        <w:rPr>
          <w:lang w:val="nb-NO"/>
        </w:rPr>
        <w:t>(registerbeskrivelse og brukerveileder for helsepersonell)</w:t>
      </w:r>
      <w:r w:rsidRPr="00C6363A">
        <w:rPr>
          <w:lang w:val="nb-NO"/>
        </w:rPr>
        <w:t xml:space="preserve">. Link til vår hjemmeside </w:t>
      </w:r>
      <w:hyperlink r:id="rId7" w:history="1">
        <w:r w:rsidRPr="00C6363A">
          <w:rPr>
            <w:rStyle w:val="Hyperkobling"/>
            <w:lang w:val="nb-NO"/>
          </w:rPr>
          <w:t>her.</w:t>
        </w:r>
      </w:hyperlink>
      <w:r w:rsidRPr="00C6363A">
        <w:rPr>
          <w:lang w:val="nb-NO"/>
        </w:rPr>
        <w:t xml:space="preserve"> Dersom du har spørsmål ta gjerne kontakt med daglig leder eller faglig leder i registeret.</w:t>
      </w:r>
    </w:p>
    <w:p w14:paraId="726D4FFE" w14:textId="77777777" w:rsidR="007E0FCB" w:rsidRPr="007E0FCB" w:rsidRDefault="007E0FCB" w:rsidP="007E0FCB">
      <w:pPr>
        <w:pStyle w:val="Listeavsnitt"/>
        <w:rPr>
          <w:lang w:val="nb-NO"/>
        </w:rPr>
      </w:pPr>
    </w:p>
    <w:p w14:paraId="66A2BEC1" w14:textId="77777777" w:rsidR="007E0FCB" w:rsidRPr="007E0FCB" w:rsidRDefault="007E0FCB" w:rsidP="007E0FCB">
      <w:pPr>
        <w:pStyle w:val="Listeavsnitt"/>
        <w:rPr>
          <w:lang w:val="nb-NO"/>
        </w:rPr>
      </w:pPr>
    </w:p>
    <w:p w14:paraId="0C7CD925" w14:textId="77777777" w:rsidR="00C56F06" w:rsidRDefault="00C6363A" w:rsidP="00C56F06">
      <w:pPr>
        <w:pStyle w:val="Listeavsnitt"/>
        <w:numPr>
          <w:ilvl w:val="0"/>
          <w:numId w:val="1"/>
        </w:numPr>
        <w:rPr>
          <w:lang w:val="nb-NO"/>
        </w:rPr>
      </w:pPr>
      <w:r w:rsidRPr="00C6363A">
        <w:rPr>
          <w:lang w:val="nb-NO"/>
        </w:rPr>
        <w:t xml:space="preserve">For </w:t>
      </w:r>
      <w:r w:rsidR="007E0FCB">
        <w:rPr>
          <w:lang w:val="nb-NO"/>
        </w:rPr>
        <w:t>mer detaljert informasjon</w:t>
      </w:r>
      <w:r w:rsidRPr="00C6363A">
        <w:rPr>
          <w:lang w:val="nb-NO"/>
        </w:rPr>
        <w:t xml:space="preserve"> over variabler og historikk vedrørende variabler se vår kodebok med metadatainformasjon på vår hjemmeside under fanen “informasjon til forskere”.</w:t>
      </w:r>
      <w:r w:rsidR="007E0FCB">
        <w:rPr>
          <w:lang w:val="nb-NO"/>
        </w:rPr>
        <w:t xml:space="preserve"> </w:t>
      </w:r>
    </w:p>
    <w:p w14:paraId="2CA30A8D" w14:textId="77777777" w:rsidR="00F7408C" w:rsidRDefault="00F7408C" w:rsidP="00F7408C">
      <w:pPr>
        <w:pStyle w:val="Listeavsnitt"/>
        <w:rPr>
          <w:lang w:val="nb-NO"/>
        </w:rPr>
      </w:pPr>
    </w:p>
    <w:p w14:paraId="05D8A036" w14:textId="77777777" w:rsidR="00C6363A" w:rsidRPr="00C6363A" w:rsidRDefault="00C6363A" w:rsidP="00C6363A">
      <w:pPr>
        <w:pStyle w:val="Listeavsnitt"/>
        <w:rPr>
          <w:lang w:val="nb-NO"/>
        </w:rPr>
      </w:pPr>
    </w:p>
    <w:p w14:paraId="6286FB0D" w14:textId="77777777" w:rsidR="00C6363A" w:rsidRPr="003133A4" w:rsidRDefault="00C6363A" w:rsidP="00C6363A">
      <w:pPr>
        <w:pStyle w:val="Listeavsnitt"/>
        <w:rPr>
          <w:b/>
          <w:lang w:val="nb-NO"/>
        </w:rPr>
      </w:pPr>
      <w:r w:rsidRPr="003133A4">
        <w:rPr>
          <w:b/>
          <w:lang w:val="nb-NO"/>
        </w:rPr>
        <w:t xml:space="preserve">Utdyping av noen punkter fra vedtekter som er særlig viktig ved </w:t>
      </w:r>
      <w:r w:rsidR="006459A3" w:rsidRPr="003133A4">
        <w:rPr>
          <w:b/>
          <w:lang w:val="nb-NO"/>
        </w:rPr>
        <w:t>publisering hvor data fra NNRR inkluderes</w:t>
      </w:r>
      <w:r w:rsidRPr="003133A4">
        <w:rPr>
          <w:b/>
          <w:lang w:val="nb-NO"/>
        </w:rPr>
        <w:t>:</w:t>
      </w:r>
    </w:p>
    <w:p w14:paraId="6F5A0DD7" w14:textId="77777777" w:rsidR="00C6363A" w:rsidRDefault="00C6363A" w:rsidP="00C56F06">
      <w:pPr>
        <w:pStyle w:val="Listeavsnitt"/>
        <w:numPr>
          <w:ilvl w:val="0"/>
          <w:numId w:val="1"/>
        </w:numPr>
        <w:rPr>
          <w:lang w:val="nb-NO"/>
        </w:rPr>
      </w:pPr>
      <w:r w:rsidRPr="00C6363A">
        <w:rPr>
          <w:lang w:val="nb-NO"/>
        </w:rPr>
        <w:t>Publisering skal skje kun etter problemstilling og formål framsatt i søknad</w:t>
      </w:r>
      <w:r w:rsidR="006459A3">
        <w:rPr>
          <w:lang w:val="nb-NO"/>
        </w:rPr>
        <w:t xml:space="preserve"> for utlevering av data</w:t>
      </w:r>
      <w:r w:rsidRPr="00C6363A">
        <w:rPr>
          <w:lang w:val="nb-NO"/>
        </w:rPr>
        <w:t>. Ved publisering, her forstått som all offentliggjøring av forskningsresultater eller annen sammenstilling, skal det fremgå at opplysningene er fra registeret. Dette gjelder også i pressemeldinger eller i populærvitenskapelige artikler og søkeord i offentlige publikasjonsdatabaser eller lignende.</w:t>
      </w:r>
    </w:p>
    <w:p w14:paraId="6CD1F56D" w14:textId="77777777" w:rsidR="003133A4" w:rsidRPr="00C6363A" w:rsidRDefault="003133A4" w:rsidP="003133A4">
      <w:pPr>
        <w:pStyle w:val="Listeavsnitt"/>
        <w:rPr>
          <w:lang w:val="nb-NO"/>
        </w:rPr>
      </w:pPr>
    </w:p>
    <w:p w14:paraId="4DC14E68" w14:textId="77777777" w:rsidR="00C6363A" w:rsidRPr="00C6363A" w:rsidRDefault="00C6363A" w:rsidP="00C56F06">
      <w:pPr>
        <w:pStyle w:val="Listeavsnitt"/>
        <w:numPr>
          <w:ilvl w:val="0"/>
          <w:numId w:val="1"/>
        </w:numPr>
        <w:rPr>
          <w:lang w:val="nb-NO"/>
        </w:rPr>
      </w:pPr>
      <w:r w:rsidRPr="00C6363A">
        <w:rPr>
          <w:lang w:val="nb-NO"/>
        </w:rPr>
        <w:t xml:space="preserve">Ved vitenskapelig publisering skal Vancouver-reglene ligge til grunn for medforfatterskap. Dette betyr at for å kunne kreve medforfatterskap må vedkommende ha bidratt substansielt til konsept og idé, innsamling av opplysninger eller analyse og fortolkning av opplysninger. </w:t>
      </w:r>
      <w:r w:rsidR="007C057E">
        <w:rPr>
          <w:lang w:val="nb-NO"/>
        </w:rPr>
        <w:t xml:space="preserve">Det oppfordres til at representant fra NNRR inviteres som medforfatter. </w:t>
      </w:r>
    </w:p>
    <w:p w14:paraId="0BE9D6B5" w14:textId="77777777" w:rsidR="00C6363A" w:rsidRPr="00C6363A" w:rsidRDefault="00C6363A" w:rsidP="00C6363A">
      <w:pPr>
        <w:pStyle w:val="Listeavsnitt"/>
        <w:rPr>
          <w:lang w:val="nb-NO"/>
        </w:rPr>
      </w:pPr>
    </w:p>
    <w:p w14:paraId="24DE98F3" w14:textId="65D63A3F" w:rsidR="00C6363A" w:rsidRPr="00C6363A" w:rsidRDefault="00C6363A" w:rsidP="00C6363A">
      <w:pPr>
        <w:pStyle w:val="Listeavsnitt"/>
        <w:rPr>
          <w:lang w:val="nb-NO"/>
        </w:rPr>
      </w:pPr>
      <w:r w:rsidRPr="00C6363A">
        <w:rPr>
          <w:lang w:val="nb-NO"/>
        </w:rPr>
        <w:t xml:space="preserve">Ved planlegging og gjennomføring av et forskningsprosjekt </w:t>
      </w:r>
      <w:r w:rsidR="0005011E">
        <w:rPr>
          <w:u w:val="single"/>
          <w:lang w:val="nb-NO"/>
        </w:rPr>
        <w:t>bør</w:t>
      </w:r>
      <w:r w:rsidRPr="006459A3">
        <w:rPr>
          <w:u w:val="single"/>
          <w:lang w:val="nb-NO"/>
        </w:rPr>
        <w:t xml:space="preserve"> faglig leder og/eller annen representant(er) fra fagrådet involveres for å gi relevant informasjon om NNRR.</w:t>
      </w:r>
      <w:r w:rsidR="006459A3" w:rsidRPr="006459A3">
        <w:rPr>
          <w:u w:val="single"/>
          <w:lang w:val="nb-NO"/>
        </w:rPr>
        <w:t xml:space="preserve"> Det vil også kunne være aktuelt å involvere fagpersoner fra ulike enheter</w:t>
      </w:r>
      <w:r w:rsidR="006459A3">
        <w:rPr>
          <w:lang w:val="nb-NO"/>
        </w:rPr>
        <w:t xml:space="preserve"> dersom man ser nærmere på data på enhetsnivå.</w:t>
      </w:r>
      <w:r w:rsidRPr="00C6363A">
        <w:rPr>
          <w:lang w:val="nb-NO"/>
        </w:rPr>
        <w:t xml:space="preserve"> Disse vil kunne bidra vesentlig til fortolkning og kvalitet</w:t>
      </w:r>
      <w:r w:rsidR="006459A3">
        <w:rPr>
          <w:lang w:val="nb-NO"/>
        </w:rPr>
        <w:t>s</w:t>
      </w:r>
      <w:r w:rsidRPr="00C6363A">
        <w:rPr>
          <w:lang w:val="nb-NO"/>
        </w:rPr>
        <w:t xml:space="preserve">sikring </w:t>
      </w:r>
      <w:r w:rsidR="006459A3">
        <w:rPr>
          <w:lang w:val="nb-NO"/>
        </w:rPr>
        <w:t xml:space="preserve">underveis </w:t>
      </w:r>
      <w:r w:rsidRPr="00C6363A">
        <w:rPr>
          <w:lang w:val="nb-NO"/>
        </w:rPr>
        <w:t xml:space="preserve">i prosjektet. Disse </w:t>
      </w:r>
      <w:r w:rsidR="006459A3">
        <w:rPr>
          <w:lang w:val="nb-NO"/>
        </w:rPr>
        <w:t xml:space="preserve">bør da inviteres </w:t>
      </w:r>
      <w:r w:rsidRPr="00C6363A">
        <w:rPr>
          <w:lang w:val="nb-NO"/>
        </w:rPr>
        <w:t xml:space="preserve">som medforfatter for et aktuelt forskningsprosjekt dersom de har utført arbeid som gjør at Vancouver‐kravene til medforfatterskap er oppfylt. </w:t>
      </w:r>
    </w:p>
    <w:p w14:paraId="0A9E68CA" w14:textId="77777777" w:rsidR="00C6363A" w:rsidRPr="00C6363A" w:rsidRDefault="00C6363A" w:rsidP="00C6363A">
      <w:pPr>
        <w:pStyle w:val="Listeavsnitt"/>
        <w:rPr>
          <w:lang w:val="nb-NO"/>
        </w:rPr>
      </w:pPr>
    </w:p>
    <w:p w14:paraId="7A26BDEF" w14:textId="77777777" w:rsidR="00C6363A" w:rsidRDefault="00C6363A" w:rsidP="00C6363A">
      <w:pPr>
        <w:pStyle w:val="Listeavsnitt"/>
        <w:rPr>
          <w:lang w:val="nb-NO"/>
        </w:rPr>
      </w:pPr>
      <w:r w:rsidRPr="00C6363A">
        <w:rPr>
          <w:lang w:val="nb-NO"/>
        </w:rPr>
        <w:t xml:space="preserve">Medforfattere skal ha godkjent den versjonen som sendes inn for publisering. Vi anbefaler at </w:t>
      </w:r>
      <w:r w:rsidRPr="006459A3">
        <w:rPr>
          <w:u w:val="single"/>
          <w:lang w:val="nb-NO"/>
        </w:rPr>
        <w:t>medforfattere involveres i en tidlig fase</w:t>
      </w:r>
      <w:r w:rsidRPr="00C6363A">
        <w:rPr>
          <w:lang w:val="nb-NO"/>
        </w:rPr>
        <w:t xml:space="preserve"> slik at man kan gi innspill underveis i </w:t>
      </w:r>
      <w:r w:rsidR="006459A3">
        <w:rPr>
          <w:lang w:val="nb-NO"/>
        </w:rPr>
        <w:t>skrive</w:t>
      </w:r>
      <w:r w:rsidRPr="00C6363A">
        <w:rPr>
          <w:lang w:val="nb-NO"/>
        </w:rPr>
        <w:t xml:space="preserve">prosessen. </w:t>
      </w:r>
    </w:p>
    <w:p w14:paraId="3B516EA3" w14:textId="77777777" w:rsidR="00B81ECF" w:rsidRDefault="00B81ECF" w:rsidP="00C6363A">
      <w:pPr>
        <w:pStyle w:val="Listeavsnitt"/>
        <w:rPr>
          <w:lang w:val="nb-NO"/>
        </w:rPr>
      </w:pPr>
    </w:p>
    <w:p w14:paraId="3E0E43F3" w14:textId="77777777" w:rsidR="00B81ECF" w:rsidRDefault="00B81ECF" w:rsidP="00B81ECF">
      <w:pPr>
        <w:pStyle w:val="Listeavsnitt"/>
        <w:numPr>
          <w:ilvl w:val="0"/>
          <w:numId w:val="1"/>
        </w:numPr>
        <w:rPr>
          <w:lang w:val="nb-NO"/>
        </w:rPr>
      </w:pPr>
      <w:r w:rsidRPr="00C6363A">
        <w:rPr>
          <w:lang w:val="nb-NO"/>
        </w:rPr>
        <w:lastRenderedPageBreak/>
        <w:t>Alle publiseringer</w:t>
      </w:r>
      <w:r w:rsidR="001A7B3E">
        <w:rPr>
          <w:lang w:val="nb-NO"/>
        </w:rPr>
        <w:t xml:space="preserve"> (</w:t>
      </w:r>
      <w:r w:rsidR="00155D53">
        <w:rPr>
          <w:lang w:val="nb-NO"/>
        </w:rPr>
        <w:t>for eksempel rapport fra kvalitetsforbedring, mastergrader, artikler, poster, innlegg på konferanser og populærvitenskapelige artikler)</w:t>
      </w:r>
      <w:r w:rsidRPr="00C6363A">
        <w:rPr>
          <w:lang w:val="nb-NO"/>
        </w:rPr>
        <w:t xml:space="preserve"> basert på </w:t>
      </w:r>
      <w:r>
        <w:rPr>
          <w:lang w:val="nb-NO"/>
        </w:rPr>
        <w:t>data fra NNRR</w:t>
      </w:r>
      <w:r w:rsidRPr="00C6363A">
        <w:rPr>
          <w:lang w:val="nb-NO"/>
        </w:rPr>
        <w:t xml:space="preserve"> skal fortløpende </w:t>
      </w:r>
      <w:r w:rsidRPr="006459A3">
        <w:rPr>
          <w:u w:val="single"/>
          <w:lang w:val="nb-NO"/>
        </w:rPr>
        <w:t>sendes til registeret</w:t>
      </w:r>
      <w:r w:rsidRPr="00C6363A">
        <w:rPr>
          <w:lang w:val="nb-NO"/>
        </w:rPr>
        <w:t xml:space="preserve"> for offentliggjøring på registerets egne nettsider.</w:t>
      </w:r>
    </w:p>
    <w:p w14:paraId="445187DC" w14:textId="77777777" w:rsidR="00932254" w:rsidRDefault="00932254" w:rsidP="00932254">
      <w:pPr>
        <w:pStyle w:val="Listeavsnitt"/>
        <w:rPr>
          <w:lang w:val="nb-NO"/>
        </w:rPr>
      </w:pPr>
    </w:p>
    <w:p w14:paraId="06D5E0D0" w14:textId="77777777" w:rsidR="006A3C9A" w:rsidRDefault="00932254" w:rsidP="00932254">
      <w:pPr>
        <w:pStyle w:val="Listeavsnitt"/>
        <w:numPr>
          <w:ilvl w:val="0"/>
          <w:numId w:val="1"/>
        </w:numPr>
        <w:rPr>
          <w:lang w:val="nb-NO"/>
        </w:rPr>
      </w:pPr>
      <w:r w:rsidRPr="00F7408C">
        <w:rPr>
          <w:lang w:val="nb-NO"/>
        </w:rPr>
        <w:t xml:space="preserve">Det kreves at </w:t>
      </w:r>
      <w:r>
        <w:rPr>
          <w:lang w:val="nb-NO"/>
        </w:rPr>
        <w:t>NNRR</w:t>
      </w:r>
      <w:r w:rsidRPr="00F7408C">
        <w:rPr>
          <w:lang w:val="nb-NO"/>
        </w:rPr>
        <w:t xml:space="preserve"> synliggjøres</w:t>
      </w:r>
      <w:r w:rsidR="006A3C9A">
        <w:rPr>
          <w:lang w:val="nb-NO"/>
        </w:rPr>
        <w:t xml:space="preserve"> i publisering: </w:t>
      </w:r>
    </w:p>
    <w:p w14:paraId="561E2F87" w14:textId="77777777" w:rsidR="006A3C9A" w:rsidRPr="006A3C9A" w:rsidRDefault="006A3C9A" w:rsidP="006A3C9A">
      <w:pPr>
        <w:pStyle w:val="Listeavsnitt"/>
        <w:rPr>
          <w:lang w:val="nb-NO"/>
        </w:rPr>
      </w:pPr>
    </w:p>
    <w:p w14:paraId="5F122F13" w14:textId="77777777" w:rsidR="006A3C9A" w:rsidRDefault="006A3C9A" w:rsidP="006A3C9A">
      <w:pPr>
        <w:pStyle w:val="Listeavsnitt"/>
        <w:numPr>
          <w:ilvl w:val="1"/>
          <w:numId w:val="1"/>
        </w:numPr>
        <w:rPr>
          <w:lang w:val="nb-NO"/>
        </w:rPr>
      </w:pPr>
      <w:r>
        <w:rPr>
          <w:lang w:val="nb-NO"/>
        </w:rPr>
        <w:t>Framkomme i</w:t>
      </w:r>
      <w:r w:rsidR="00932254" w:rsidRPr="00F7408C">
        <w:rPr>
          <w:lang w:val="nb-NO"/>
        </w:rPr>
        <w:t xml:space="preserve"> metodekapittelet</w:t>
      </w:r>
      <w:r>
        <w:rPr>
          <w:lang w:val="nb-NO"/>
        </w:rPr>
        <w:t>.</w:t>
      </w:r>
    </w:p>
    <w:p w14:paraId="57A4CE5B" w14:textId="77777777" w:rsidR="006A3C9A" w:rsidRDefault="006A3C9A" w:rsidP="006A3C9A">
      <w:pPr>
        <w:pStyle w:val="Listeavsnitt"/>
        <w:numPr>
          <w:ilvl w:val="1"/>
          <w:numId w:val="1"/>
        </w:numPr>
        <w:rPr>
          <w:lang w:val="nb-NO"/>
        </w:rPr>
      </w:pPr>
      <w:r>
        <w:rPr>
          <w:lang w:val="nb-NO"/>
        </w:rPr>
        <w:t xml:space="preserve">Skal framkomme i </w:t>
      </w:r>
      <w:r w:rsidR="00932254" w:rsidRPr="00F7408C">
        <w:rPr>
          <w:lang w:val="nb-NO"/>
        </w:rPr>
        <w:t>tittel på publikasjonene</w:t>
      </w:r>
      <w:r>
        <w:rPr>
          <w:lang w:val="nb-NO"/>
        </w:rPr>
        <w:t xml:space="preserve"> dersom utelukkende NNRR-data benyttes</w:t>
      </w:r>
      <w:r w:rsidR="00932254" w:rsidRPr="00F7408C">
        <w:rPr>
          <w:lang w:val="nb-NO"/>
        </w:rPr>
        <w:t xml:space="preserve"> ved at betegnelsen </w:t>
      </w:r>
      <w:r w:rsidR="00932254">
        <w:rPr>
          <w:lang w:val="nb-NO"/>
        </w:rPr>
        <w:t>Norsk nakke- og ryggregister</w:t>
      </w:r>
      <w:r w:rsidR="00932254" w:rsidRPr="00F7408C">
        <w:rPr>
          <w:lang w:val="nb-NO"/>
        </w:rPr>
        <w:t xml:space="preserve"> (</w:t>
      </w:r>
      <w:r w:rsidR="00932254">
        <w:rPr>
          <w:lang w:val="nb-NO"/>
        </w:rPr>
        <w:t>NNRR</w:t>
      </w:r>
      <w:r w:rsidR="00932254" w:rsidRPr="00F7408C">
        <w:rPr>
          <w:lang w:val="nb-NO"/>
        </w:rPr>
        <w:t>) (eller undertittel)</w:t>
      </w:r>
      <w:r w:rsidR="00C5238C">
        <w:rPr>
          <w:lang w:val="nb-NO"/>
        </w:rPr>
        <w:t xml:space="preserve"> med mindre tidsskriftet motsetter seg dette</w:t>
      </w:r>
      <w:r>
        <w:rPr>
          <w:lang w:val="nb-NO"/>
        </w:rPr>
        <w:t>.</w:t>
      </w:r>
    </w:p>
    <w:p w14:paraId="688D6CD2" w14:textId="77777777" w:rsidR="00C5238C" w:rsidRDefault="00C5238C" w:rsidP="006A3C9A">
      <w:pPr>
        <w:pStyle w:val="Listeavsnitt"/>
        <w:numPr>
          <w:ilvl w:val="1"/>
          <w:numId w:val="1"/>
        </w:numPr>
        <w:rPr>
          <w:lang w:val="nb-NO"/>
        </w:rPr>
      </w:pPr>
      <w:r>
        <w:rPr>
          <w:lang w:val="nb-NO"/>
        </w:rPr>
        <w:t xml:space="preserve">NNRR </w:t>
      </w:r>
      <w:r w:rsidR="00A26D14">
        <w:rPr>
          <w:lang w:val="nb-NO"/>
        </w:rPr>
        <w:t>skal</w:t>
      </w:r>
      <w:r>
        <w:rPr>
          <w:lang w:val="nb-NO"/>
        </w:rPr>
        <w:t xml:space="preserve"> nevnes i </w:t>
      </w:r>
      <w:r w:rsidR="00866F9D">
        <w:rPr>
          <w:lang w:val="nb-NO"/>
        </w:rPr>
        <w:t>anerkjennelse (acknowledgement).</w:t>
      </w:r>
    </w:p>
    <w:p w14:paraId="1494A67C" w14:textId="77777777" w:rsidR="0098511F" w:rsidRDefault="006A3C9A" w:rsidP="0098511F">
      <w:pPr>
        <w:pStyle w:val="Listeavsnitt"/>
        <w:numPr>
          <w:ilvl w:val="1"/>
          <w:numId w:val="1"/>
        </w:numPr>
        <w:rPr>
          <w:lang w:val="nb-NO"/>
        </w:rPr>
      </w:pPr>
      <w:r>
        <w:rPr>
          <w:lang w:val="nb-NO"/>
        </w:rPr>
        <w:t>O</w:t>
      </w:r>
      <w:r w:rsidR="00932254" w:rsidRPr="00F7408C">
        <w:rPr>
          <w:lang w:val="nb-NO"/>
        </w:rPr>
        <w:t>ppgis som søkeord</w:t>
      </w:r>
      <w:r>
        <w:rPr>
          <w:lang w:val="nb-NO"/>
        </w:rPr>
        <w:t xml:space="preserve"> om mulig</w:t>
      </w:r>
      <w:r w:rsidR="00932254" w:rsidRPr="00F7408C">
        <w:rPr>
          <w:lang w:val="nb-NO"/>
        </w:rPr>
        <w:t xml:space="preserve"> (keyword).</w:t>
      </w:r>
    </w:p>
    <w:p w14:paraId="25C38FA2" w14:textId="77777777" w:rsidR="00965644" w:rsidRPr="0098511F" w:rsidRDefault="00965644" w:rsidP="0098511F">
      <w:pPr>
        <w:pStyle w:val="Listeavsnitt"/>
        <w:numPr>
          <w:ilvl w:val="1"/>
          <w:numId w:val="1"/>
        </w:numPr>
        <w:rPr>
          <w:lang w:val="nb-NO"/>
        </w:rPr>
      </w:pPr>
      <w:r>
        <w:rPr>
          <w:lang w:val="nb-NO"/>
        </w:rPr>
        <w:t xml:space="preserve">Logo ved visuell framstilling for eksempel poster og framlegg dersom utelukkende NNRR-data benyttes eller NNRR-data er hovedkilden til framstillingen. </w:t>
      </w:r>
    </w:p>
    <w:p w14:paraId="5A69F040" w14:textId="77777777" w:rsidR="00932254" w:rsidRPr="00F7408C" w:rsidRDefault="00932254" w:rsidP="00932254">
      <w:pPr>
        <w:pStyle w:val="Listeavsnitt"/>
        <w:rPr>
          <w:lang w:val="nb-NO"/>
        </w:rPr>
      </w:pPr>
    </w:p>
    <w:p w14:paraId="2D329C25" w14:textId="77777777" w:rsidR="00932254" w:rsidRPr="00F7408C" w:rsidRDefault="00932254" w:rsidP="00932254">
      <w:pPr>
        <w:pStyle w:val="Listeavsnitt"/>
        <w:rPr>
          <w:lang w:val="nb-NO"/>
        </w:rPr>
      </w:pPr>
      <w:r w:rsidRPr="00F7408C">
        <w:rPr>
          <w:lang w:val="nb-NO"/>
        </w:rPr>
        <w:t>Forslag til tekst som kan brukes:</w:t>
      </w:r>
    </w:p>
    <w:p w14:paraId="099D0991" w14:textId="77777777" w:rsidR="00932254" w:rsidRPr="00F7408C" w:rsidRDefault="00932254" w:rsidP="00932254">
      <w:pPr>
        <w:pStyle w:val="Listeavsnitt"/>
        <w:rPr>
          <w:lang w:val="nb-NO"/>
        </w:rPr>
      </w:pPr>
    </w:p>
    <w:p w14:paraId="6884B626" w14:textId="77777777" w:rsidR="00932254" w:rsidRPr="00F7408C" w:rsidRDefault="00932254" w:rsidP="00932254">
      <w:pPr>
        <w:pStyle w:val="Listeavsnitt"/>
        <w:rPr>
          <w:lang w:val="nb-NO"/>
        </w:rPr>
      </w:pPr>
      <w:r w:rsidRPr="00F7408C">
        <w:rPr>
          <w:lang w:val="nb-NO"/>
        </w:rPr>
        <w:t>Norsk:</w:t>
      </w:r>
    </w:p>
    <w:p w14:paraId="464CABAB" w14:textId="77777777" w:rsidR="00932254" w:rsidRPr="004D79EA" w:rsidRDefault="00932254" w:rsidP="00932254">
      <w:pPr>
        <w:pStyle w:val="Listeavsnitt"/>
        <w:rPr>
          <w:i/>
          <w:lang w:val="nb-NO"/>
        </w:rPr>
      </w:pPr>
      <w:r w:rsidRPr="004D79EA">
        <w:rPr>
          <w:i/>
          <w:lang w:val="nb-NO"/>
        </w:rPr>
        <w:t>Norsk nakke- og ryggregister (NNRR) er et nasjonalt medisinsk kvalitetsregister. Registeret inkluderer pasienter med nakke- og ryggplager som utredes ved tverrfaglige fysikalskmedisinske poliklinikker ved norske sykehus. Universitetssykehuset Nord-Norge HF har administrativt og databehandlingsansvar.</w:t>
      </w:r>
    </w:p>
    <w:p w14:paraId="06628D20" w14:textId="77777777" w:rsidR="00932254" w:rsidRPr="00F7408C" w:rsidRDefault="00932254" w:rsidP="00932254">
      <w:pPr>
        <w:pStyle w:val="Listeavsnitt"/>
        <w:rPr>
          <w:lang w:val="nb-NO"/>
        </w:rPr>
      </w:pPr>
    </w:p>
    <w:p w14:paraId="0DCCBB7A" w14:textId="77777777" w:rsidR="00932254" w:rsidRPr="00F7408C" w:rsidRDefault="00932254" w:rsidP="00932254">
      <w:pPr>
        <w:pStyle w:val="Listeavsnitt"/>
        <w:rPr>
          <w:lang w:val="nb-NO"/>
        </w:rPr>
      </w:pPr>
      <w:r w:rsidRPr="00F7408C">
        <w:rPr>
          <w:lang w:val="nb-NO"/>
        </w:rPr>
        <w:t>Engelsk:</w:t>
      </w:r>
    </w:p>
    <w:p w14:paraId="0240E94D" w14:textId="77777777" w:rsidR="00932254" w:rsidRPr="00417B6F" w:rsidRDefault="00932254" w:rsidP="00932254">
      <w:pPr>
        <w:pStyle w:val="Listeavsnitt"/>
        <w:rPr>
          <w:lang w:val="nb-NO"/>
        </w:rPr>
      </w:pPr>
    </w:p>
    <w:p w14:paraId="0F42E85F" w14:textId="77777777" w:rsidR="00932254" w:rsidRPr="00EA6C54" w:rsidRDefault="00932254" w:rsidP="00932254">
      <w:pPr>
        <w:pStyle w:val="Listeavsnitt"/>
        <w:rPr>
          <w:i/>
        </w:rPr>
      </w:pPr>
      <w:r w:rsidRPr="004D79EA">
        <w:rPr>
          <w:i/>
          <w:lang w:val="nb-NO"/>
        </w:rPr>
        <w:t>The Norwegian Neck and Back Regis</w:t>
      </w:r>
      <w:r>
        <w:rPr>
          <w:i/>
          <w:lang w:val="nb-NO"/>
        </w:rPr>
        <w:t>try</w:t>
      </w:r>
      <w:r w:rsidRPr="004D79EA">
        <w:rPr>
          <w:i/>
          <w:lang w:val="nb-NO"/>
        </w:rPr>
        <w:t xml:space="preserve"> (NNRR) is a national medical quality regis</w:t>
      </w:r>
      <w:r>
        <w:rPr>
          <w:i/>
          <w:lang w:val="nb-NO"/>
        </w:rPr>
        <w:t>try</w:t>
      </w:r>
      <w:r w:rsidRPr="004D79EA">
        <w:rPr>
          <w:i/>
          <w:lang w:val="nb-NO"/>
        </w:rPr>
        <w:t xml:space="preserve">. </w:t>
      </w:r>
      <w:r w:rsidRPr="00EA6C54">
        <w:rPr>
          <w:i/>
        </w:rPr>
        <w:t>The registry includes patients with neck and back problems who are treated at the multidisciplinary physical medicine outpatient clinics in Norwegian hospitals. The University Hospital of North Norway HF has the administrative and data processing responsibilities.</w:t>
      </w:r>
    </w:p>
    <w:p w14:paraId="14D93D3D" w14:textId="77777777" w:rsidR="0098511F" w:rsidRPr="00EA6C54" w:rsidRDefault="0098511F" w:rsidP="00932254">
      <w:pPr>
        <w:pStyle w:val="Listeavsnitt"/>
        <w:rPr>
          <w:i/>
        </w:rPr>
      </w:pPr>
    </w:p>
    <w:p w14:paraId="6D0F0488" w14:textId="77777777" w:rsidR="00932254" w:rsidRDefault="0098511F" w:rsidP="0098511F">
      <w:pPr>
        <w:pStyle w:val="Listeavsnitt"/>
        <w:numPr>
          <w:ilvl w:val="0"/>
          <w:numId w:val="1"/>
        </w:numPr>
        <w:rPr>
          <w:lang w:val="nb-NO"/>
        </w:rPr>
      </w:pPr>
      <w:r>
        <w:rPr>
          <w:lang w:val="nb-NO"/>
        </w:rPr>
        <w:t>Det er viktig at terminologi er riktig og konsistent. Anbefaler å benytte vedlagte terminologiliste.</w:t>
      </w:r>
    </w:p>
    <w:p w14:paraId="742DB829" w14:textId="77777777" w:rsidR="007F23DF" w:rsidRDefault="007F23DF" w:rsidP="007F23DF">
      <w:pPr>
        <w:pStyle w:val="Overskrift2"/>
      </w:pPr>
      <w:r>
        <w:t xml:space="preserve">Relevante nettlinker: </w:t>
      </w:r>
    </w:p>
    <w:p w14:paraId="18FEE652" w14:textId="77777777" w:rsidR="007F23DF" w:rsidRPr="007343D8" w:rsidRDefault="007F23DF" w:rsidP="007F23DF">
      <w:pPr>
        <w:pStyle w:val="Brdtekst"/>
      </w:pPr>
      <w:r w:rsidRPr="007343D8">
        <w:rPr>
          <w:b/>
        </w:rPr>
        <w:t>NNRR sin nettside</w:t>
      </w:r>
      <w:r w:rsidRPr="007343D8">
        <w:t>: </w:t>
      </w:r>
      <w:hyperlink r:id="rId8" w:history="1">
        <w:r w:rsidRPr="007343D8">
          <w:rPr>
            <w:rStyle w:val="Hyperkobling"/>
            <w:rFonts w:asciiTheme="minorHAnsi" w:eastAsiaTheme="majorEastAsia" w:hAnsiTheme="minorHAnsi" w:cstheme="minorHAnsi"/>
          </w:rPr>
          <w:t>her</w:t>
        </w:r>
      </w:hyperlink>
      <w:r w:rsidRPr="007343D8">
        <w:t xml:space="preserve"> </w:t>
      </w:r>
    </w:p>
    <w:p w14:paraId="05D6A126" w14:textId="3B088A9A" w:rsidR="007F23DF" w:rsidRPr="007343D8" w:rsidRDefault="007F23DF" w:rsidP="007F23DF">
      <w:pPr>
        <w:pStyle w:val="Brdtekst"/>
      </w:pPr>
      <w:r w:rsidRPr="007343D8">
        <w:rPr>
          <w:rStyle w:val="BrdtekstTegn"/>
          <w:rFonts w:asciiTheme="minorHAnsi" w:hAnsiTheme="minorHAnsi" w:cstheme="minorHAnsi"/>
          <w:b/>
          <w:color w:val="000000" w:themeColor="text1"/>
        </w:rPr>
        <w:t>Brukermanual</w:t>
      </w:r>
      <w:r w:rsidRPr="007343D8">
        <w:rPr>
          <w:rStyle w:val="BrdtekstTegn"/>
          <w:rFonts w:asciiTheme="minorHAnsi" w:hAnsiTheme="minorHAnsi" w:cstheme="minorHAnsi"/>
          <w:color w:val="000000" w:themeColor="text1"/>
        </w:rPr>
        <w:t>:</w:t>
      </w:r>
      <w:r w:rsidRPr="007343D8">
        <w:rPr>
          <w:color w:val="000000" w:themeColor="text1"/>
        </w:rPr>
        <w:t xml:space="preserve"> </w:t>
      </w:r>
      <w:hyperlink r:id="rId9" w:history="1">
        <w:r w:rsidR="008E5403" w:rsidRPr="008E5403">
          <w:rPr>
            <w:rStyle w:val="Hyperkobling"/>
            <w:rFonts w:asciiTheme="minorHAnsi" w:eastAsiaTheme="majorEastAsia" w:hAnsiTheme="minorHAnsi" w:cstheme="minorHAnsi"/>
          </w:rPr>
          <w:t>her</w:t>
        </w:r>
      </w:hyperlink>
    </w:p>
    <w:p w14:paraId="15F0DB9D" w14:textId="77777777" w:rsidR="007F23DF" w:rsidRPr="007343D8" w:rsidRDefault="007F23DF" w:rsidP="007F23DF">
      <w:pPr>
        <w:pStyle w:val="Brdtekst"/>
        <w:rPr>
          <w:rStyle w:val="Hyperkobling"/>
          <w:rFonts w:asciiTheme="minorHAnsi" w:eastAsiaTheme="majorEastAsia" w:hAnsiTheme="minorHAnsi" w:cstheme="minorHAnsi"/>
        </w:rPr>
      </w:pPr>
      <w:r w:rsidRPr="007343D8">
        <w:rPr>
          <w:b/>
        </w:rPr>
        <w:t>Resultatportalen:</w:t>
      </w:r>
      <w:r w:rsidRPr="007343D8">
        <w:t>  </w:t>
      </w:r>
      <w:hyperlink r:id="rId10" w:history="1">
        <w:r w:rsidRPr="007343D8">
          <w:rPr>
            <w:rStyle w:val="Hyperkobling"/>
            <w:rFonts w:asciiTheme="minorHAnsi" w:eastAsiaTheme="majorEastAsia" w:hAnsiTheme="minorHAnsi" w:cstheme="minorHAnsi"/>
          </w:rPr>
          <w:t>her</w:t>
        </w:r>
      </w:hyperlink>
      <w:r w:rsidRPr="007343D8">
        <w:rPr>
          <w:rStyle w:val="Hyperkobling"/>
          <w:rFonts w:asciiTheme="minorHAnsi" w:eastAsiaTheme="majorEastAsia" w:hAnsiTheme="minorHAnsi" w:cstheme="minorHAnsi"/>
        </w:rPr>
        <w:t xml:space="preserve"> </w:t>
      </w:r>
    </w:p>
    <w:p w14:paraId="5425E156" w14:textId="77777777" w:rsidR="00B81ECF" w:rsidRDefault="007F23DF" w:rsidP="005D0D46">
      <w:pPr>
        <w:pStyle w:val="Brdtekst"/>
        <w:rPr>
          <w:rStyle w:val="Hyperkobling"/>
          <w:rFonts w:asciiTheme="minorHAnsi" w:eastAsiaTheme="majorEastAsia" w:hAnsiTheme="minorHAnsi" w:cstheme="minorHAnsi"/>
        </w:rPr>
      </w:pPr>
      <w:r w:rsidRPr="007343D8">
        <w:rPr>
          <w:b/>
        </w:rPr>
        <w:t>Webinar</w:t>
      </w:r>
      <w:r w:rsidR="005D0D46">
        <w:rPr>
          <w:b/>
        </w:rPr>
        <w:t xml:space="preserve"> for </w:t>
      </w:r>
      <w:r w:rsidR="0064219D">
        <w:rPr>
          <w:b/>
        </w:rPr>
        <w:t>helsepersonell</w:t>
      </w:r>
      <w:r w:rsidRPr="007343D8">
        <w:rPr>
          <w:b/>
        </w:rPr>
        <w:t xml:space="preserve"> finner du her:</w:t>
      </w:r>
      <w:r w:rsidRPr="007343D8">
        <w:rPr>
          <w:color w:val="000000"/>
          <w:shd w:val="clear" w:color="auto" w:fill="FFFFFF"/>
        </w:rPr>
        <w:t> </w:t>
      </w:r>
      <w:hyperlink r:id="rId11" w:history="1">
        <w:r w:rsidRPr="007343D8">
          <w:rPr>
            <w:rStyle w:val="Hyperkobling"/>
            <w:rFonts w:asciiTheme="minorHAnsi" w:eastAsiaTheme="majorEastAsia" w:hAnsiTheme="minorHAnsi" w:cstheme="minorHAnsi"/>
            <w:shd w:val="clear" w:color="auto" w:fill="FFFFFF"/>
          </w:rPr>
          <w:t>her</w:t>
        </w:r>
      </w:hyperlink>
      <w:r w:rsidRPr="007343D8">
        <w:rPr>
          <w:rStyle w:val="Hyperkobling"/>
          <w:rFonts w:asciiTheme="minorHAnsi" w:eastAsiaTheme="majorEastAsia" w:hAnsiTheme="minorHAnsi" w:cstheme="minorHAnsi"/>
        </w:rPr>
        <w:t xml:space="preserve"> </w:t>
      </w:r>
    </w:p>
    <w:p w14:paraId="753D62C3" w14:textId="56308EDF" w:rsidR="008E5403" w:rsidRDefault="008E5403" w:rsidP="005D0D46">
      <w:pPr>
        <w:pStyle w:val="Brdtekst"/>
        <w:rPr>
          <w:rStyle w:val="Hyperkobling"/>
          <w:bCs/>
        </w:rPr>
      </w:pPr>
      <w:r>
        <w:rPr>
          <w:b/>
        </w:rPr>
        <w:t>NNRR på Helsedata.no</w:t>
      </w:r>
      <w:r w:rsidR="00703B1E">
        <w:rPr>
          <w:b/>
        </w:rPr>
        <w:t xml:space="preserve"> (inneholder metadata)</w:t>
      </w:r>
      <w:r>
        <w:rPr>
          <w:b/>
        </w:rPr>
        <w:t xml:space="preserve">: </w:t>
      </w:r>
      <w:hyperlink r:id="rId12" w:history="1">
        <w:r w:rsidRPr="008E5403">
          <w:rPr>
            <w:rStyle w:val="Hyperkobling"/>
            <w:bCs/>
          </w:rPr>
          <w:t>her</w:t>
        </w:r>
      </w:hyperlink>
    </w:p>
    <w:p w14:paraId="3275B044" w14:textId="3B327A9F" w:rsidR="00E85CDD" w:rsidRPr="00E85CDD" w:rsidRDefault="00E85CDD" w:rsidP="00E85CDD">
      <w:pPr>
        <w:pStyle w:val="Brdtekst"/>
        <w:rPr>
          <w:rStyle w:val="Hyperkobling"/>
          <w:rFonts w:asciiTheme="minorHAnsi" w:eastAsiaTheme="majorEastAsia" w:hAnsiTheme="minorHAnsi" w:cstheme="minorHAnsi"/>
          <w:b/>
          <w:color w:val="auto"/>
          <w:u w:val="none"/>
        </w:rPr>
      </w:pPr>
      <w:r>
        <w:rPr>
          <w:rStyle w:val="Hyperkobling"/>
          <w:rFonts w:asciiTheme="minorHAnsi" w:eastAsiaTheme="majorEastAsia" w:hAnsiTheme="minorHAnsi" w:cstheme="minorHAnsi"/>
          <w:b/>
          <w:color w:val="auto"/>
          <w:u w:val="none"/>
        </w:rPr>
        <w:t xml:space="preserve">Kohort-artikkel som beskriver NNRR: </w:t>
      </w:r>
      <w:hyperlink r:id="rId13" w:history="1">
        <w:r w:rsidRPr="00E85CDD">
          <w:rPr>
            <w:rStyle w:val="Hyperkobling"/>
            <w:rFonts w:asciiTheme="minorHAnsi" w:eastAsiaTheme="majorEastAsia" w:hAnsiTheme="minorHAnsi" w:cstheme="minorHAnsi"/>
            <w:bCs/>
          </w:rPr>
          <w:t>her</w:t>
        </w:r>
      </w:hyperlink>
    </w:p>
    <w:p w14:paraId="4C428F23" w14:textId="77777777" w:rsidR="007E0FCB" w:rsidRDefault="007E0FCB" w:rsidP="005D0D46">
      <w:pPr>
        <w:pStyle w:val="Brdtekst"/>
        <w:rPr>
          <w:rStyle w:val="Hyperkobling"/>
          <w:rFonts w:asciiTheme="minorHAnsi" w:eastAsiaTheme="majorEastAsia" w:hAnsiTheme="minorHAnsi" w:cstheme="minorHAnsi"/>
        </w:rPr>
      </w:pPr>
    </w:p>
    <w:p w14:paraId="307A04F6" w14:textId="77777777" w:rsidR="00645F8D" w:rsidRDefault="00645F8D" w:rsidP="00645F8D">
      <w:pPr>
        <w:pStyle w:val="Overskrift2"/>
      </w:pPr>
      <w:r>
        <w:t>Terminologi som kan være relevant</w:t>
      </w:r>
    </w:p>
    <w:p w14:paraId="541D23A3" w14:textId="77777777" w:rsidR="00EA06A6" w:rsidRDefault="00EA06A6" w:rsidP="00EA06A6">
      <w:pPr>
        <w:rPr>
          <w:lang w:val="nb-NO"/>
        </w:rPr>
      </w:pPr>
    </w:p>
    <w:tbl>
      <w:tblPr>
        <w:tblStyle w:val="Tabellrutenett"/>
        <w:tblW w:w="0" w:type="auto"/>
        <w:tblLook w:val="04A0" w:firstRow="1" w:lastRow="0" w:firstColumn="1" w:lastColumn="0" w:noHBand="0" w:noVBand="1"/>
      </w:tblPr>
      <w:tblGrid>
        <w:gridCol w:w="1757"/>
        <w:gridCol w:w="2184"/>
        <w:gridCol w:w="1742"/>
        <w:gridCol w:w="1791"/>
        <w:gridCol w:w="1588"/>
      </w:tblGrid>
      <w:tr w:rsidR="007C6CE2" w14:paraId="352080D2" w14:textId="77777777" w:rsidTr="007C6CE2">
        <w:tc>
          <w:tcPr>
            <w:tcW w:w="1825" w:type="dxa"/>
          </w:tcPr>
          <w:p w14:paraId="7CED0EFC" w14:textId="77777777" w:rsidR="007C6CE2" w:rsidRDefault="007C6CE2" w:rsidP="00EA06A6">
            <w:pPr>
              <w:rPr>
                <w:lang w:val="nb-NO"/>
              </w:rPr>
            </w:pPr>
          </w:p>
        </w:tc>
        <w:tc>
          <w:tcPr>
            <w:tcW w:w="2042" w:type="dxa"/>
          </w:tcPr>
          <w:p w14:paraId="2D64D388" w14:textId="77777777" w:rsidR="007C6CE2" w:rsidRPr="0064219D" w:rsidRDefault="007C6CE2" w:rsidP="00EA06A6">
            <w:pPr>
              <w:rPr>
                <w:b/>
                <w:lang w:val="nb-NO"/>
              </w:rPr>
            </w:pPr>
            <w:r w:rsidRPr="0064219D">
              <w:rPr>
                <w:b/>
                <w:lang w:val="nb-NO"/>
              </w:rPr>
              <w:t xml:space="preserve">Norsk </w:t>
            </w:r>
          </w:p>
        </w:tc>
        <w:tc>
          <w:tcPr>
            <w:tcW w:w="1781" w:type="dxa"/>
          </w:tcPr>
          <w:p w14:paraId="1013D729" w14:textId="77777777" w:rsidR="007C6CE2" w:rsidRPr="0064219D" w:rsidRDefault="007C6CE2" w:rsidP="00EA06A6">
            <w:pPr>
              <w:rPr>
                <w:b/>
                <w:lang w:val="nb-NO"/>
              </w:rPr>
            </w:pPr>
            <w:r w:rsidRPr="0064219D">
              <w:rPr>
                <w:b/>
                <w:lang w:val="nb-NO"/>
              </w:rPr>
              <w:t>Forkortelse</w:t>
            </w:r>
          </w:p>
        </w:tc>
        <w:tc>
          <w:tcPr>
            <w:tcW w:w="1819" w:type="dxa"/>
          </w:tcPr>
          <w:p w14:paraId="6431EFB2" w14:textId="77777777" w:rsidR="007C6CE2" w:rsidRPr="0064219D" w:rsidRDefault="007C6CE2" w:rsidP="00EA06A6">
            <w:pPr>
              <w:rPr>
                <w:b/>
                <w:lang w:val="nb-NO"/>
              </w:rPr>
            </w:pPr>
            <w:r w:rsidRPr="0064219D">
              <w:rPr>
                <w:b/>
                <w:lang w:val="nb-NO"/>
              </w:rPr>
              <w:t>Engelsk</w:t>
            </w:r>
          </w:p>
        </w:tc>
        <w:tc>
          <w:tcPr>
            <w:tcW w:w="1595" w:type="dxa"/>
          </w:tcPr>
          <w:p w14:paraId="6AC57B85" w14:textId="77777777" w:rsidR="007C6CE2" w:rsidRPr="0064219D" w:rsidRDefault="007C6CE2" w:rsidP="00EA06A6">
            <w:pPr>
              <w:rPr>
                <w:b/>
                <w:lang w:val="nb-NO"/>
              </w:rPr>
            </w:pPr>
            <w:r w:rsidRPr="0064219D">
              <w:rPr>
                <w:b/>
                <w:lang w:val="nb-NO"/>
              </w:rPr>
              <w:t>Ab</w:t>
            </w:r>
            <w:r w:rsidR="0064219D">
              <w:rPr>
                <w:b/>
                <w:lang w:val="nb-NO"/>
              </w:rPr>
              <w:t>b</w:t>
            </w:r>
            <w:r w:rsidRPr="0064219D">
              <w:rPr>
                <w:b/>
                <w:lang w:val="nb-NO"/>
              </w:rPr>
              <w:t>reviation</w:t>
            </w:r>
            <w:r w:rsidR="0064219D" w:rsidRPr="0064219D">
              <w:rPr>
                <w:b/>
                <w:lang w:val="nb-NO"/>
              </w:rPr>
              <w:t>s</w:t>
            </w:r>
          </w:p>
        </w:tc>
      </w:tr>
      <w:tr w:rsidR="007C6CE2" w14:paraId="0A0BFF15" w14:textId="77777777" w:rsidTr="007C6CE2">
        <w:tc>
          <w:tcPr>
            <w:tcW w:w="1825" w:type="dxa"/>
          </w:tcPr>
          <w:p w14:paraId="3AFADA85" w14:textId="77777777" w:rsidR="007C6CE2" w:rsidRDefault="007C6CE2" w:rsidP="00EA06A6">
            <w:pPr>
              <w:rPr>
                <w:lang w:val="nb-NO"/>
              </w:rPr>
            </w:pPr>
            <w:r>
              <w:rPr>
                <w:lang w:val="nb-NO"/>
              </w:rPr>
              <w:t>Navn på register</w:t>
            </w:r>
          </w:p>
        </w:tc>
        <w:tc>
          <w:tcPr>
            <w:tcW w:w="2042" w:type="dxa"/>
          </w:tcPr>
          <w:p w14:paraId="449DFF2D" w14:textId="77777777" w:rsidR="007C6CE2" w:rsidRDefault="007C6CE2" w:rsidP="00EA06A6">
            <w:pPr>
              <w:rPr>
                <w:lang w:val="nb-NO"/>
              </w:rPr>
            </w:pPr>
            <w:r>
              <w:rPr>
                <w:lang w:val="nb-NO"/>
              </w:rPr>
              <w:t>Norsk nakke- og ryggregister</w:t>
            </w:r>
          </w:p>
        </w:tc>
        <w:tc>
          <w:tcPr>
            <w:tcW w:w="1781" w:type="dxa"/>
          </w:tcPr>
          <w:p w14:paraId="7C533989" w14:textId="77777777" w:rsidR="007C6CE2" w:rsidRDefault="007C6CE2" w:rsidP="00EA06A6">
            <w:pPr>
              <w:rPr>
                <w:lang w:val="nb-NO"/>
              </w:rPr>
            </w:pPr>
            <w:r>
              <w:rPr>
                <w:lang w:val="nb-NO"/>
              </w:rPr>
              <w:t>NNRR</w:t>
            </w:r>
          </w:p>
        </w:tc>
        <w:tc>
          <w:tcPr>
            <w:tcW w:w="1819" w:type="dxa"/>
          </w:tcPr>
          <w:p w14:paraId="1FD334F5" w14:textId="77777777" w:rsidR="007C6CE2" w:rsidRPr="00C9579E" w:rsidRDefault="00C9579E" w:rsidP="00EA06A6">
            <w:r w:rsidRPr="00C9579E">
              <w:t xml:space="preserve">Norwegian Neck and </w:t>
            </w:r>
            <w:r w:rsidR="007408CB">
              <w:t>B</w:t>
            </w:r>
            <w:r w:rsidRPr="00C9579E">
              <w:t>ack Registry</w:t>
            </w:r>
          </w:p>
        </w:tc>
        <w:tc>
          <w:tcPr>
            <w:tcW w:w="1595" w:type="dxa"/>
          </w:tcPr>
          <w:p w14:paraId="04A35BF8" w14:textId="517CE452" w:rsidR="007C6CE2" w:rsidRDefault="004D3278" w:rsidP="00EA06A6">
            <w:pPr>
              <w:rPr>
                <w:lang w:val="nb-NO"/>
              </w:rPr>
            </w:pPr>
            <w:r>
              <w:rPr>
                <w:lang w:val="nb-NO"/>
              </w:rPr>
              <w:t>NNRR</w:t>
            </w:r>
            <w:r w:rsidR="00E85CDD">
              <w:rPr>
                <w:lang w:val="nb-NO"/>
              </w:rPr>
              <w:t xml:space="preserve"> </w:t>
            </w:r>
            <w:r w:rsidR="00E85CDD">
              <w:rPr>
                <w:lang w:val="nb-NO"/>
              </w:rPr>
              <w:fldChar w:fldCharType="begin"/>
            </w:r>
            <w:r w:rsidR="00E85CDD">
              <w:rPr>
                <w:lang w:val="nb-NO"/>
              </w:rPr>
              <w:instrText xml:space="preserve"> ADDIN EN.CITE &lt;EndNote&gt;&lt;Cite&gt;&lt;Author&gt;Aars&lt;/Author&gt;&lt;Year&gt;2025&lt;/Year&gt;&lt;RecNum&gt;97&lt;/RecNum&gt;&lt;DisplayText&gt;[1]&lt;/DisplayText&gt;&lt;record&gt;&lt;rec-number&gt;97&lt;/rec-number&gt;&lt;foreign-keys&gt;&lt;key app="EN" db-id="9ztdx9sv2fxa5bedaaxvwsab229afxvxevrr" timestamp="1742827254"&gt;97&lt;/key&gt;&lt;/foreign-keys&gt;&lt;ref-type name="Journal Article"&gt;17&lt;/ref-type&gt;&lt;contributors&gt;&lt;authors&gt;&lt;author&gt;Aars, Nils Abel&lt;/author&gt;&lt;author&gt;Brandseth, Oda&lt;/author&gt;&lt;author&gt;Bardal, Ingvild&lt;/author&gt;&lt;author&gt;Stevelink, Sharon&lt;/author&gt;&lt;author&gt;Sanatkar, Samineh&lt;/author&gt;&lt;author&gt;Trichet, Laurent Olivier&lt;/author&gt;&lt;author&gt;Samuelsen, Kjetil Magne&lt;/author&gt;&lt;author&gt;Wilhelmsen, Maja&lt;/author&gt;&lt;author&gt;Bjørneboe, John&lt;/author&gt;&lt;author&gt;Anke, Audny Gabriele Wagner&lt;/author&gt;&lt;/authors&gt;&lt;/contributors&gt;&lt;titles&gt;&lt;title&gt;Cohort profile: the Norwegian Neck and Back Registry (NNRR): a medical quality registry for patients with neck and back complaints&lt;/title&gt;&lt;secondary-title&gt;BMJ open&lt;/secondary-title&gt;&lt;/titles&gt;&lt;periodical&gt;&lt;full-title&gt;BMJ open&lt;/full-title&gt;&lt;/periodical&gt;&lt;pages&gt;e096992&lt;/pages&gt;&lt;volume&gt;15&lt;/volume&gt;&lt;number&gt;3&lt;/number&gt;&lt;dates&gt;&lt;year&gt;2025&lt;/year&gt;&lt;/dates&gt;&lt;isbn&gt;2044-6055&lt;/isbn&gt;&lt;urls&gt;&lt;/urls&gt;&lt;/record&gt;&lt;/Cite&gt;&lt;/EndNote&gt;</w:instrText>
            </w:r>
            <w:r w:rsidR="00E85CDD">
              <w:rPr>
                <w:lang w:val="nb-NO"/>
              </w:rPr>
              <w:fldChar w:fldCharType="separate"/>
            </w:r>
            <w:r w:rsidR="00E85CDD">
              <w:rPr>
                <w:noProof/>
                <w:lang w:val="nb-NO"/>
              </w:rPr>
              <w:t>[1]</w:t>
            </w:r>
            <w:r w:rsidR="00E85CDD">
              <w:rPr>
                <w:lang w:val="nb-NO"/>
              </w:rPr>
              <w:fldChar w:fldCharType="end"/>
            </w:r>
          </w:p>
        </w:tc>
      </w:tr>
      <w:tr w:rsidR="007C6CE2" w14:paraId="581328A7" w14:textId="77777777" w:rsidTr="007C6CE2">
        <w:tc>
          <w:tcPr>
            <w:tcW w:w="1825" w:type="dxa"/>
          </w:tcPr>
          <w:p w14:paraId="09456EC5" w14:textId="77777777" w:rsidR="007C6CE2" w:rsidRDefault="0064219D" w:rsidP="00EA06A6">
            <w:pPr>
              <w:rPr>
                <w:lang w:val="nb-NO"/>
              </w:rPr>
            </w:pPr>
            <w:r>
              <w:rPr>
                <w:lang w:val="nb-NO"/>
              </w:rPr>
              <w:t>Navn på enheter</w:t>
            </w:r>
          </w:p>
        </w:tc>
        <w:tc>
          <w:tcPr>
            <w:tcW w:w="2042" w:type="dxa"/>
          </w:tcPr>
          <w:p w14:paraId="47B74080" w14:textId="77777777" w:rsidR="007C6CE2" w:rsidRDefault="007C6CE2" w:rsidP="00EA06A6">
            <w:pPr>
              <w:rPr>
                <w:lang w:val="nb-NO"/>
              </w:rPr>
            </w:pPr>
          </w:p>
        </w:tc>
        <w:tc>
          <w:tcPr>
            <w:tcW w:w="1781" w:type="dxa"/>
          </w:tcPr>
          <w:p w14:paraId="5C324C89" w14:textId="77777777" w:rsidR="007C6CE2" w:rsidRDefault="007C6CE2" w:rsidP="00EA06A6">
            <w:pPr>
              <w:rPr>
                <w:lang w:val="nb-NO"/>
              </w:rPr>
            </w:pPr>
          </w:p>
        </w:tc>
        <w:tc>
          <w:tcPr>
            <w:tcW w:w="1819" w:type="dxa"/>
          </w:tcPr>
          <w:p w14:paraId="10AEFC0A" w14:textId="77777777" w:rsidR="007C6CE2" w:rsidRDefault="007C6CE2" w:rsidP="00EA06A6">
            <w:pPr>
              <w:rPr>
                <w:lang w:val="nb-NO"/>
              </w:rPr>
            </w:pPr>
          </w:p>
        </w:tc>
        <w:tc>
          <w:tcPr>
            <w:tcW w:w="1595" w:type="dxa"/>
          </w:tcPr>
          <w:p w14:paraId="2407BE10" w14:textId="77777777" w:rsidR="007C6CE2" w:rsidRDefault="007C6CE2" w:rsidP="00EA06A6">
            <w:pPr>
              <w:rPr>
                <w:lang w:val="nb-NO"/>
              </w:rPr>
            </w:pPr>
          </w:p>
        </w:tc>
      </w:tr>
      <w:tr w:rsidR="007C6CE2" w14:paraId="2849AA43" w14:textId="77777777" w:rsidTr="007C6CE2">
        <w:tc>
          <w:tcPr>
            <w:tcW w:w="1825" w:type="dxa"/>
          </w:tcPr>
          <w:p w14:paraId="720B7B63" w14:textId="77777777" w:rsidR="007C6CE2" w:rsidRDefault="007C6CE2" w:rsidP="00EA06A6">
            <w:pPr>
              <w:rPr>
                <w:lang w:val="nb-NO"/>
              </w:rPr>
            </w:pPr>
          </w:p>
        </w:tc>
        <w:tc>
          <w:tcPr>
            <w:tcW w:w="2042" w:type="dxa"/>
          </w:tcPr>
          <w:p w14:paraId="3D89744F" w14:textId="77777777" w:rsidR="007C6CE2" w:rsidRDefault="00A96A73" w:rsidP="00EA06A6">
            <w:pPr>
              <w:rPr>
                <w:lang w:val="nb-NO"/>
              </w:rPr>
            </w:pPr>
            <w:r>
              <w:rPr>
                <w:lang w:val="nb-NO"/>
              </w:rPr>
              <w:t>Haukeland Universitetssykehus</w:t>
            </w:r>
          </w:p>
        </w:tc>
        <w:tc>
          <w:tcPr>
            <w:tcW w:w="1781" w:type="dxa"/>
          </w:tcPr>
          <w:p w14:paraId="5D3FD18A" w14:textId="77777777" w:rsidR="007C6CE2" w:rsidRDefault="007C6CE2" w:rsidP="00EA06A6">
            <w:pPr>
              <w:rPr>
                <w:lang w:val="nb-NO"/>
              </w:rPr>
            </w:pPr>
          </w:p>
        </w:tc>
        <w:tc>
          <w:tcPr>
            <w:tcW w:w="1819" w:type="dxa"/>
          </w:tcPr>
          <w:p w14:paraId="745688FA" w14:textId="77777777" w:rsidR="007C6CE2" w:rsidRPr="00C9579E" w:rsidRDefault="00C9579E" w:rsidP="00EA06A6">
            <w:r w:rsidRPr="003D0048">
              <w:rPr>
                <w:rFonts w:eastAsia="Times New Roman" w:cstheme="minorHAnsi"/>
                <w:color w:val="333333"/>
                <w:lang w:eastAsia="nb-NO"/>
              </w:rPr>
              <w:t>Haukeland University Hospital</w:t>
            </w:r>
          </w:p>
        </w:tc>
        <w:tc>
          <w:tcPr>
            <w:tcW w:w="1595" w:type="dxa"/>
          </w:tcPr>
          <w:p w14:paraId="36D1C39A" w14:textId="77777777" w:rsidR="007C6CE2" w:rsidRPr="00C9579E" w:rsidRDefault="007C6CE2" w:rsidP="00EA06A6"/>
        </w:tc>
      </w:tr>
      <w:tr w:rsidR="007C6CE2" w14:paraId="40A5D932" w14:textId="77777777" w:rsidTr="007C6CE2">
        <w:tc>
          <w:tcPr>
            <w:tcW w:w="1825" w:type="dxa"/>
          </w:tcPr>
          <w:p w14:paraId="2D159279" w14:textId="77777777" w:rsidR="007C6CE2" w:rsidRPr="00C9579E" w:rsidRDefault="007C6CE2" w:rsidP="00EA06A6"/>
        </w:tc>
        <w:tc>
          <w:tcPr>
            <w:tcW w:w="2042" w:type="dxa"/>
          </w:tcPr>
          <w:p w14:paraId="2FA10666" w14:textId="77777777" w:rsidR="007C6CE2" w:rsidRPr="00C9579E" w:rsidRDefault="00023FAE" w:rsidP="00EA06A6">
            <w:r>
              <w:t>Oslo Universitetssykehus</w:t>
            </w:r>
          </w:p>
        </w:tc>
        <w:tc>
          <w:tcPr>
            <w:tcW w:w="1781" w:type="dxa"/>
          </w:tcPr>
          <w:p w14:paraId="4F7F33BF" w14:textId="77777777" w:rsidR="007C6CE2" w:rsidRPr="00C9579E" w:rsidRDefault="00C9579E" w:rsidP="00EA06A6">
            <w:r>
              <w:t>OUS</w:t>
            </w:r>
          </w:p>
        </w:tc>
        <w:tc>
          <w:tcPr>
            <w:tcW w:w="1819" w:type="dxa"/>
          </w:tcPr>
          <w:p w14:paraId="5DF1052B" w14:textId="77777777" w:rsidR="007C6CE2" w:rsidRPr="00C9579E" w:rsidRDefault="00C9579E" w:rsidP="00EA06A6">
            <w:r w:rsidRPr="003D0048">
              <w:rPr>
                <w:rFonts w:eastAsia="Times New Roman" w:cstheme="minorHAnsi"/>
                <w:color w:val="333333"/>
                <w:lang w:eastAsia="nb-NO"/>
              </w:rPr>
              <w:t>Oslo University Hospital</w:t>
            </w:r>
          </w:p>
        </w:tc>
        <w:tc>
          <w:tcPr>
            <w:tcW w:w="1595" w:type="dxa"/>
          </w:tcPr>
          <w:p w14:paraId="02603A36" w14:textId="77777777" w:rsidR="007C6CE2" w:rsidRPr="00C9579E" w:rsidRDefault="007408CB" w:rsidP="00EA06A6">
            <w:r>
              <w:t>OUS</w:t>
            </w:r>
          </w:p>
        </w:tc>
      </w:tr>
      <w:tr w:rsidR="007C6CE2" w14:paraId="2FCC5DEA" w14:textId="77777777" w:rsidTr="007C6CE2">
        <w:tc>
          <w:tcPr>
            <w:tcW w:w="1825" w:type="dxa"/>
          </w:tcPr>
          <w:p w14:paraId="358A3A1E" w14:textId="77777777" w:rsidR="007C6CE2" w:rsidRPr="00C9579E" w:rsidRDefault="007C6CE2" w:rsidP="00EA06A6"/>
        </w:tc>
        <w:tc>
          <w:tcPr>
            <w:tcW w:w="2042" w:type="dxa"/>
          </w:tcPr>
          <w:p w14:paraId="12E47169" w14:textId="77777777" w:rsidR="007C6CE2" w:rsidRPr="00C9579E" w:rsidRDefault="004A3E7B" w:rsidP="00EA06A6">
            <w:r w:rsidRPr="003D0048">
              <w:rPr>
                <w:rFonts w:eastAsia="Times New Roman" w:cstheme="minorHAnsi"/>
                <w:color w:val="333333"/>
                <w:lang w:eastAsia="nb-NO"/>
              </w:rPr>
              <w:t>St. Olavs Hospital</w:t>
            </w:r>
          </w:p>
        </w:tc>
        <w:tc>
          <w:tcPr>
            <w:tcW w:w="1781" w:type="dxa"/>
          </w:tcPr>
          <w:p w14:paraId="60DF7AD2" w14:textId="77777777" w:rsidR="007C6CE2" w:rsidRPr="00C9579E" w:rsidRDefault="007C6CE2" w:rsidP="00EA06A6"/>
        </w:tc>
        <w:tc>
          <w:tcPr>
            <w:tcW w:w="1819" w:type="dxa"/>
          </w:tcPr>
          <w:p w14:paraId="7877B489" w14:textId="77777777" w:rsidR="007C6CE2" w:rsidRPr="00C9579E" w:rsidRDefault="00C9579E" w:rsidP="00EA06A6">
            <w:r w:rsidRPr="003D0048">
              <w:rPr>
                <w:rFonts w:eastAsia="Times New Roman" w:cstheme="minorHAnsi"/>
                <w:color w:val="333333"/>
                <w:lang w:eastAsia="nb-NO"/>
              </w:rPr>
              <w:t>St. Olavs Hospital</w:t>
            </w:r>
            <w:r>
              <w:rPr>
                <w:rFonts w:eastAsia="Times New Roman" w:cstheme="minorHAnsi"/>
                <w:color w:val="333333"/>
                <w:lang w:eastAsia="nb-NO"/>
              </w:rPr>
              <w:t xml:space="preserve"> </w:t>
            </w:r>
          </w:p>
        </w:tc>
        <w:tc>
          <w:tcPr>
            <w:tcW w:w="1595" w:type="dxa"/>
          </w:tcPr>
          <w:p w14:paraId="2355DB57" w14:textId="77777777" w:rsidR="007C6CE2" w:rsidRPr="00C9579E" w:rsidRDefault="007C6CE2" w:rsidP="00EA06A6"/>
        </w:tc>
      </w:tr>
      <w:tr w:rsidR="007C6CE2" w14:paraId="04CB2B10" w14:textId="77777777" w:rsidTr="007C6CE2">
        <w:tc>
          <w:tcPr>
            <w:tcW w:w="1825" w:type="dxa"/>
          </w:tcPr>
          <w:p w14:paraId="4E3BB485" w14:textId="77777777" w:rsidR="007C6CE2" w:rsidRPr="00C9579E" w:rsidRDefault="007C6CE2" w:rsidP="00EA06A6"/>
        </w:tc>
        <w:tc>
          <w:tcPr>
            <w:tcW w:w="2042" w:type="dxa"/>
          </w:tcPr>
          <w:p w14:paraId="63893C57" w14:textId="77777777" w:rsidR="007C6CE2" w:rsidRPr="00C9579E" w:rsidRDefault="00023FAE" w:rsidP="00EA06A6">
            <w:r>
              <w:t>Universitetssykehuset Nord-Norge, Tromsø</w:t>
            </w:r>
          </w:p>
        </w:tc>
        <w:tc>
          <w:tcPr>
            <w:tcW w:w="1781" w:type="dxa"/>
          </w:tcPr>
          <w:p w14:paraId="22DCB045" w14:textId="77777777" w:rsidR="007C6CE2" w:rsidRPr="00C9579E" w:rsidRDefault="007C6CE2" w:rsidP="00EA06A6"/>
        </w:tc>
        <w:tc>
          <w:tcPr>
            <w:tcW w:w="1819" w:type="dxa"/>
          </w:tcPr>
          <w:p w14:paraId="076318AB" w14:textId="77777777" w:rsidR="007C6CE2" w:rsidRPr="00C9579E" w:rsidRDefault="00C9579E" w:rsidP="00EA06A6">
            <w:r w:rsidRPr="003D0048">
              <w:rPr>
                <w:rFonts w:eastAsia="Times New Roman" w:cstheme="minorHAnsi"/>
                <w:color w:val="333333"/>
                <w:lang w:eastAsia="nb-NO"/>
              </w:rPr>
              <w:t>University Hospital of North Norway</w:t>
            </w:r>
            <w:r>
              <w:rPr>
                <w:rFonts w:eastAsia="Times New Roman" w:cstheme="minorHAnsi"/>
                <w:color w:val="333333"/>
                <w:lang w:eastAsia="nb-NO"/>
              </w:rPr>
              <w:t>, Tromsø</w:t>
            </w:r>
          </w:p>
        </w:tc>
        <w:tc>
          <w:tcPr>
            <w:tcW w:w="1595" w:type="dxa"/>
          </w:tcPr>
          <w:p w14:paraId="7FB6042D" w14:textId="77777777" w:rsidR="007C6CE2" w:rsidRPr="00C9579E" w:rsidRDefault="007C6CE2" w:rsidP="00EA06A6"/>
        </w:tc>
      </w:tr>
      <w:tr w:rsidR="007C6CE2" w14:paraId="2C0FC166" w14:textId="77777777" w:rsidTr="007C6CE2">
        <w:tc>
          <w:tcPr>
            <w:tcW w:w="1825" w:type="dxa"/>
          </w:tcPr>
          <w:p w14:paraId="013FA9E8" w14:textId="77777777" w:rsidR="007C6CE2" w:rsidRPr="00C9579E" w:rsidRDefault="007C6CE2" w:rsidP="00EA06A6"/>
        </w:tc>
        <w:tc>
          <w:tcPr>
            <w:tcW w:w="2042" w:type="dxa"/>
          </w:tcPr>
          <w:p w14:paraId="0265D964" w14:textId="77777777" w:rsidR="007C6CE2" w:rsidRPr="00C9579E" w:rsidRDefault="00023FAE" w:rsidP="00EA06A6">
            <w:r>
              <w:t>Universitetssykehuset Nord-Norge, Harstad</w:t>
            </w:r>
          </w:p>
        </w:tc>
        <w:tc>
          <w:tcPr>
            <w:tcW w:w="1781" w:type="dxa"/>
          </w:tcPr>
          <w:p w14:paraId="185175F9" w14:textId="77777777" w:rsidR="007C6CE2" w:rsidRPr="00C9579E" w:rsidRDefault="00C9579E" w:rsidP="00EA06A6">
            <w:r>
              <w:t>UNN</w:t>
            </w:r>
          </w:p>
        </w:tc>
        <w:tc>
          <w:tcPr>
            <w:tcW w:w="1819" w:type="dxa"/>
          </w:tcPr>
          <w:p w14:paraId="0827899E" w14:textId="77777777" w:rsidR="007C6CE2" w:rsidRPr="00C9579E" w:rsidRDefault="00C9579E" w:rsidP="00EA06A6">
            <w:r w:rsidRPr="003D0048">
              <w:rPr>
                <w:rFonts w:eastAsia="Times New Roman" w:cstheme="minorHAnsi"/>
                <w:color w:val="333333"/>
                <w:lang w:eastAsia="nb-NO"/>
              </w:rPr>
              <w:t>University Hospital of North Norway</w:t>
            </w:r>
            <w:r>
              <w:rPr>
                <w:rFonts w:eastAsia="Times New Roman" w:cstheme="minorHAnsi"/>
                <w:color w:val="333333"/>
                <w:lang w:eastAsia="nb-NO"/>
              </w:rPr>
              <w:t>, Harstad</w:t>
            </w:r>
          </w:p>
        </w:tc>
        <w:tc>
          <w:tcPr>
            <w:tcW w:w="1595" w:type="dxa"/>
          </w:tcPr>
          <w:p w14:paraId="6FD72768" w14:textId="77777777" w:rsidR="007C6CE2" w:rsidRPr="00C9579E" w:rsidRDefault="00C9579E" w:rsidP="00EA06A6">
            <w:r>
              <w:t>UNN</w:t>
            </w:r>
          </w:p>
        </w:tc>
      </w:tr>
      <w:tr w:rsidR="00DA4822" w14:paraId="7139C678" w14:textId="77777777" w:rsidTr="007C6CE2">
        <w:tc>
          <w:tcPr>
            <w:tcW w:w="1825" w:type="dxa"/>
          </w:tcPr>
          <w:p w14:paraId="737B249E" w14:textId="77777777" w:rsidR="00DA4822" w:rsidRPr="00C9579E" w:rsidRDefault="00DA4822" w:rsidP="00EA06A6"/>
        </w:tc>
        <w:tc>
          <w:tcPr>
            <w:tcW w:w="2042" w:type="dxa"/>
          </w:tcPr>
          <w:p w14:paraId="5638B4F0" w14:textId="77777777" w:rsidR="00DA4822" w:rsidRPr="00C9579E" w:rsidRDefault="00023FAE" w:rsidP="00EA06A6">
            <w:r>
              <w:t>Helgelandssykehuset, Sandnessjøen</w:t>
            </w:r>
          </w:p>
        </w:tc>
        <w:tc>
          <w:tcPr>
            <w:tcW w:w="1781" w:type="dxa"/>
          </w:tcPr>
          <w:p w14:paraId="5882389F" w14:textId="77777777" w:rsidR="00DA4822" w:rsidRPr="00C9579E" w:rsidRDefault="00DA4822" w:rsidP="00EA06A6"/>
        </w:tc>
        <w:tc>
          <w:tcPr>
            <w:tcW w:w="1819" w:type="dxa"/>
          </w:tcPr>
          <w:p w14:paraId="16C31903" w14:textId="77777777" w:rsidR="00DA4822" w:rsidRPr="00C9579E" w:rsidRDefault="00023FAE" w:rsidP="00EA06A6">
            <w:r w:rsidRPr="003D0048">
              <w:rPr>
                <w:rFonts w:eastAsia="Times New Roman" w:cstheme="minorHAnsi"/>
                <w:color w:val="333333"/>
                <w:lang w:eastAsia="nb-NO"/>
              </w:rPr>
              <w:t>Helgeland Hospital Trust</w:t>
            </w:r>
            <w:r>
              <w:rPr>
                <w:rFonts w:eastAsia="Times New Roman" w:cstheme="minorHAnsi"/>
                <w:color w:val="333333"/>
                <w:lang w:eastAsia="nb-NO"/>
              </w:rPr>
              <w:t>, Sandnessjøen</w:t>
            </w:r>
          </w:p>
        </w:tc>
        <w:tc>
          <w:tcPr>
            <w:tcW w:w="1595" w:type="dxa"/>
          </w:tcPr>
          <w:p w14:paraId="55A3351F" w14:textId="77777777" w:rsidR="00DA4822" w:rsidRPr="00C9579E" w:rsidRDefault="00DA4822" w:rsidP="00EA06A6"/>
        </w:tc>
      </w:tr>
      <w:tr w:rsidR="00DA4822" w14:paraId="10928F49" w14:textId="77777777" w:rsidTr="007C6CE2">
        <w:tc>
          <w:tcPr>
            <w:tcW w:w="1825" w:type="dxa"/>
          </w:tcPr>
          <w:p w14:paraId="507FCC20" w14:textId="77777777" w:rsidR="00DA4822" w:rsidRPr="00C9579E" w:rsidRDefault="00DA4822" w:rsidP="00EA06A6"/>
        </w:tc>
        <w:tc>
          <w:tcPr>
            <w:tcW w:w="2042" w:type="dxa"/>
          </w:tcPr>
          <w:p w14:paraId="51C6BC12" w14:textId="77777777" w:rsidR="00DA4822" w:rsidRPr="00C9579E" w:rsidRDefault="00177006" w:rsidP="00EA06A6">
            <w:r w:rsidRPr="003D0048">
              <w:rPr>
                <w:rFonts w:eastAsia="Times New Roman" w:cstheme="minorHAnsi"/>
                <w:color w:val="333333"/>
                <w:lang w:eastAsia="nb-NO"/>
              </w:rPr>
              <w:t>S</w:t>
            </w:r>
            <w:r>
              <w:rPr>
                <w:rFonts w:eastAsia="Times New Roman" w:cstheme="minorHAnsi"/>
                <w:color w:val="333333"/>
                <w:lang w:eastAsia="nb-NO"/>
              </w:rPr>
              <w:t>ørlandet sykehus, Kristiansand</w:t>
            </w:r>
          </w:p>
        </w:tc>
        <w:tc>
          <w:tcPr>
            <w:tcW w:w="1781" w:type="dxa"/>
          </w:tcPr>
          <w:p w14:paraId="5029CD37" w14:textId="77777777" w:rsidR="00DA4822" w:rsidRPr="00C9579E" w:rsidRDefault="00177006" w:rsidP="00EA06A6">
            <w:r>
              <w:t>SSHF</w:t>
            </w:r>
          </w:p>
        </w:tc>
        <w:tc>
          <w:tcPr>
            <w:tcW w:w="1819" w:type="dxa"/>
          </w:tcPr>
          <w:p w14:paraId="6EB2862D" w14:textId="77777777" w:rsidR="00DA4822" w:rsidRPr="00C9579E" w:rsidRDefault="00177006" w:rsidP="00EA06A6">
            <w:r>
              <w:t>Sørlandet Hospital, Kristiansand</w:t>
            </w:r>
          </w:p>
        </w:tc>
        <w:tc>
          <w:tcPr>
            <w:tcW w:w="1595" w:type="dxa"/>
          </w:tcPr>
          <w:p w14:paraId="51D26C53" w14:textId="77777777" w:rsidR="00DA4822" w:rsidRPr="00C9579E" w:rsidRDefault="00EF3FB7" w:rsidP="00EA06A6">
            <w:r>
              <w:t>SSHF</w:t>
            </w:r>
          </w:p>
        </w:tc>
      </w:tr>
      <w:tr w:rsidR="00DA4822" w14:paraId="7A039133" w14:textId="77777777" w:rsidTr="007C6CE2">
        <w:tc>
          <w:tcPr>
            <w:tcW w:w="1825" w:type="dxa"/>
          </w:tcPr>
          <w:p w14:paraId="618FA2E8" w14:textId="77777777" w:rsidR="00DA4822" w:rsidRPr="00C9579E" w:rsidRDefault="00DA4822" w:rsidP="00EA06A6"/>
        </w:tc>
        <w:tc>
          <w:tcPr>
            <w:tcW w:w="2042" w:type="dxa"/>
          </w:tcPr>
          <w:p w14:paraId="5E6991BF" w14:textId="77777777" w:rsidR="00DA4822" w:rsidRPr="005572BC" w:rsidRDefault="005572BC" w:rsidP="00EA06A6">
            <w:pPr>
              <w:rPr>
                <w:lang w:val="nb-NO"/>
              </w:rPr>
            </w:pPr>
            <w:r w:rsidRPr="005572BC">
              <w:rPr>
                <w:lang w:val="nb-NO"/>
              </w:rPr>
              <w:t xml:space="preserve">Helse Nord-Trøndelag HF, </w:t>
            </w:r>
            <w:r w:rsidR="000C7808" w:rsidRPr="005572BC">
              <w:rPr>
                <w:lang w:val="nb-NO"/>
              </w:rPr>
              <w:t>Sykehuset Levanger</w:t>
            </w:r>
          </w:p>
        </w:tc>
        <w:tc>
          <w:tcPr>
            <w:tcW w:w="1781" w:type="dxa"/>
          </w:tcPr>
          <w:p w14:paraId="130922B5" w14:textId="77777777" w:rsidR="00DA4822" w:rsidRPr="005572BC" w:rsidRDefault="005572BC" w:rsidP="00EA06A6">
            <w:pPr>
              <w:rPr>
                <w:lang w:val="nb-NO"/>
              </w:rPr>
            </w:pPr>
            <w:r>
              <w:rPr>
                <w:lang w:val="nb-NO"/>
              </w:rPr>
              <w:t>HNT</w:t>
            </w:r>
          </w:p>
        </w:tc>
        <w:tc>
          <w:tcPr>
            <w:tcW w:w="1819" w:type="dxa"/>
          </w:tcPr>
          <w:p w14:paraId="608536D2" w14:textId="77777777" w:rsidR="00DA4822" w:rsidRPr="00C9579E" w:rsidRDefault="000C7808" w:rsidP="00EA06A6">
            <w:r w:rsidRPr="003D0048">
              <w:rPr>
                <w:rFonts w:eastAsia="Times New Roman" w:cstheme="minorHAnsi"/>
                <w:color w:val="333333"/>
                <w:lang w:eastAsia="nb-NO"/>
              </w:rPr>
              <w:t>Levanger Hospital</w:t>
            </w:r>
          </w:p>
        </w:tc>
        <w:tc>
          <w:tcPr>
            <w:tcW w:w="1595" w:type="dxa"/>
          </w:tcPr>
          <w:p w14:paraId="7194F18D" w14:textId="77777777" w:rsidR="00DA4822" w:rsidRPr="00C9579E" w:rsidRDefault="00566FD6" w:rsidP="00EA06A6">
            <w:r>
              <w:rPr>
                <w:lang w:val="nb-NO"/>
              </w:rPr>
              <w:t>HNT</w:t>
            </w:r>
          </w:p>
        </w:tc>
      </w:tr>
      <w:tr w:rsidR="00DA4822" w14:paraId="5F3F4F21" w14:textId="77777777" w:rsidTr="007C6CE2">
        <w:tc>
          <w:tcPr>
            <w:tcW w:w="1825" w:type="dxa"/>
          </w:tcPr>
          <w:p w14:paraId="75E64FC7" w14:textId="77777777" w:rsidR="00DA4822" w:rsidRPr="00C9579E" w:rsidRDefault="00DA4822" w:rsidP="00EA06A6"/>
        </w:tc>
        <w:tc>
          <w:tcPr>
            <w:tcW w:w="2042" w:type="dxa"/>
          </w:tcPr>
          <w:p w14:paraId="1F8F880C" w14:textId="77777777" w:rsidR="00DA4822" w:rsidRPr="005572BC" w:rsidRDefault="005572BC" w:rsidP="00EA06A6">
            <w:pPr>
              <w:rPr>
                <w:lang w:val="nb-NO"/>
              </w:rPr>
            </w:pPr>
            <w:r w:rsidRPr="005572BC">
              <w:rPr>
                <w:lang w:val="nb-NO"/>
              </w:rPr>
              <w:t>Helse Møre og Romsdal, Å</w:t>
            </w:r>
            <w:r>
              <w:rPr>
                <w:lang w:val="nb-NO"/>
              </w:rPr>
              <w:t>lesund sykehus</w:t>
            </w:r>
          </w:p>
        </w:tc>
        <w:tc>
          <w:tcPr>
            <w:tcW w:w="1781" w:type="dxa"/>
          </w:tcPr>
          <w:p w14:paraId="6062E67C" w14:textId="77777777" w:rsidR="00DA4822" w:rsidRPr="005572BC" w:rsidRDefault="005572BC" w:rsidP="00EA06A6">
            <w:pPr>
              <w:rPr>
                <w:lang w:val="nb-NO"/>
              </w:rPr>
            </w:pPr>
            <w:r>
              <w:rPr>
                <w:lang w:val="nb-NO"/>
              </w:rPr>
              <w:t>HMR</w:t>
            </w:r>
          </w:p>
        </w:tc>
        <w:tc>
          <w:tcPr>
            <w:tcW w:w="1819" w:type="dxa"/>
          </w:tcPr>
          <w:p w14:paraId="4D3110BE" w14:textId="77777777" w:rsidR="00DA4822" w:rsidRPr="00C9579E" w:rsidRDefault="00C1042D" w:rsidP="00EA06A6">
            <w:r w:rsidRPr="003D0048">
              <w:rPr>
                <w:rFonts w:eastAsia="Times New Roman" w:cstheme="minorHAnsi"/>
                <w:color w:val="333333"/>
                <w:lang w:eastAsia="nb-NO"/>
              </w:rPr>
              <w:t>Ålesund Hospital</w:t>
            </w:r>
          </w:p>
        </w:tc>
        <w:tc>
          <w:tcPr>
            <w:tcW w:w="1595" w:type="dxa"/>
          </w:tcPr>
          <w:p w14:paraId="6E5C1FDD" w14:textId="77777777" w:rsidR="00DA4822" w:rsidRPr="00C9579E" w:rsidRDefault="00566FD6" w:rsidP="00EA06A6">
            <w:r>
              <w:rPr>
                <w:lang w:val="nb-NO"/>
              </w:rPr>
              <w:t>HMR</w:t>
            </w:r>
          </w:p>
        </w:tc>
      </w:tr>
      <w:tr w:rsidR="00DA4822" w:rsidRPr="00806F11" w14:paraId="001ABD6D" w14:textId="77777777" w:rsidTr="007C6CE2">
        <w:tc>
          <w:tcPr>
            <w:tcW w:w="1825" w:type="dxa"/>
          </w:tcPr>
          <w:p w14:paraId="1ACB89EB" w14:textId="77777777" w:rsidR="00DA4822" w:rsidRPr="00C9579E" w:rsidRDefault="00DA4822" w:rsidP="00EA06A6"/>
        </w:tc>
        <w:tc>
          <w:tcPr>
            <w:tcW w:w="2042" w:type="dxa"/>
          </w:tcPr>
          <w:p w14:paraId="0D76C98D" w14:textId="77777777" w:rsidR="00DA4822" w:rsidRPr="00BD5601" w:rsidRDefault="00BD5601" w:rsidP="00EA06A6">
            <w:pPr>
              <w:rPr>
                <w:lang w:val="nb-NO"/>
              </w:rPr>
            </w:pPr>
            <w:r w:rsidRPr="00BD5601">
              <w:rPr>
                <w:lang w:val="nb-NO"/>
              </w:rPr>
              <w:t>Vestre Viken HF, Drammen s</w:t>
            </w:r>
            <w:r>
              <w:rPr>
                <w:lang w:val="nb-NO"/>
              </w:rPr>
              <w:t>ykehus</w:t>
            </w:r>
          </w:p>
        </w:tc>
        <w:tc>
          <w:tcPr>
            <w:tcW w:w="1781" w:type="dxa"/>
          </w:tcPr>
          <w:p w14:paraId="211EDD26" w14:textId="77777777" w:rsidR="00DA4822" w:rsidRPr="00BD5601" w:rsidRDefault="00DA4822" w:rsidP="00EA06A6">
            <w:pPr>
              <w:rPr>
                <w:lang w:val="nb-NO"/>
              </w:rPr>
            </w:pPr>
          </w:p>
        </w:tc>
        <w:tc>
          <w:tcPr>
            <w:tcW w:w="1819" w:type="dxa"/>
          </w:tcPr>
          <w:p w14:paraId="3816B3C0" w14:textId="77777777" w:rsidR="00DA4822" w:rsidRPr="009F3469" w:rsidRDefault="009F3469" w:rsidP="00EA06A6">
            <w:pPr>
              <w:rPr>
                <w:lang w:val="nb-NO"/>
              </w:rPr>
            </w:pPr>
            <w:r w:rsidRPr="009F3469">
              <w:rPr>
                <w:rFonts w:eastAsia="Times New Roman" w:cstheme="minorHAnsi"/>
                <w:color w:val="333333"/>
                <w:lang w:val="nb-NO" w:eastAsia="nb-NO"/>
              </w:rPr>
              <w:t xml:space="preserve">Vestre Viken Hospital Trust, </w:t>
            </w:r>
            <w:r>
              <w:rPr>
                <w:rFonts w:eastAsia="Times New Roman" w:cstheme="minorHAnsi"/>
                <w:color w:val="333333"/>
                <w:lang w:val="nb-NO" w:eastAsia="nb-NO"/>
              </w:rPr>
              <w:t>Drammen</w:t>
            </w:r>
          </w:p>
        </w:tc>
        <w:tc>
          <w:tcPr>
            <w:tcW w:w="1595" w:type="dxa"/>
          </w:tcPr>
          <w:p w14:paraId="59FAA863" w14:textId="77777777" w:rsidR="00DA4822" w:rsidRPr="009F3469" w:rsidRDefault="00DA4822" w:rsidP="00EA06A6">
            <w:pPr>
              <w:rPr>
                <w:lang w:val="nb-NO"/>
              </w:rPr>
            </w:pPr>
          </w:p>
        </w:tc>
      </w:tr>
      <w:tr w:rsidR="00DA4822" w:rsidRPr="009F3469" w14:paraId="121CCDE2" w14:textId="77777777" w:rsidTr="007C6CE2">
        <w:tc>
          <w:tcPr>
            <w:tcW w:w="1825" w:type="dxa"/>
          </w:tcPr>
          <w:p w14:paraId="1CE1C1D0" w14:textId="77777777" w:rsidR="00DA4822" w:rsidRPr="009F3469" w:rsidRDefault="00DA4822" w:rsidP="00EA06A6">
            <w:pPr>
              <w:rPr>
                <w:lang w:val="nb-NO"/>
              </w:rPr>
            </w:pPr>
          </w:p>
        </w:tc>
        <w:tc>
          <w:tcPr>
            <w:tcW w:w="2042" w:type="dxa"/>
          </w:tcPr>
          <w:p w14:paraId="1BD4F96B" w14:textId="77777777" w:rsidR="00DA4822" w:rsidRPr="009F3469" w:rsidRDefault="00C23638" w:rsidP="00EA06A6">
            <w:pPr>
              <w:rPr>
                <w:lang w:val="nb-NO"/>
              </w:rPr>
            </w:pPr>
            <w:r w:rsidRPr="00C23638">
              <w:rPr>
                <w:lang w:val="nb-NO"/>
              </w:rPr>
              <w:t>Stavanger universitets­sjukehus</w:t>
            </w:r>
          </w:p>
        </w:tc>
        <w:tc>
          <w:tcPr>
            <w:tcW w:w="1781" w:type="dxa"/>
          </w:tcPr>
          <w:p w14:paraId="54715037" w14:textId="77777777" w:rsidR="00DA4822" w:rsidRPr="009F3469" w:rsidRDefault="00C23638" w:rsidP="00EA06A6">
            <w:pPr>
              <w:rPr>
                <w:lang w:val="nb-NO"/>
              </w:rPr>
            </w:pPr>
            <w:r>
              <w:rPr>
                <w:lang w:val="nb-NO"/>
              </w:rPr>
              <w:t>SUS</w:t>
            </w:r>
          </w:p>
        </w:tc>
        <w:tc>
          <w:tcPr>
            <w:tcW w:w="1819" w:type="dxa"/>
          </w:tcPr>
          <w:p w14:paraId="1A1F3FB9" w14:textId="77777777" w:rsidR="00DA4822" w:rsidRPr="009F3469" w:rsidRDefault="00C23638" w:rsidP="00EA06A6">
            <w:pPr>
              <w:rPr>
                <w:lang w:val="nb-NO"/>
              </w:rPr>
            </w:pPr>
            <w:r w:rsidRPr="003D0048">
              <w:rPr>
                <w:rFonts w:eastAsia="Times New Roman" w:cstheme="minorHAnsi"/>
                <w:color w:val="333333"/>
                <w:lang w:eastAsia="nb-NO"/>
              </w:rPr>
              <w:t xml:space="preserve">Stavanger </w:t>
            </w:r>
            <w:r w:rsidR="00FE164F" w:rsidRPr="003D0048">
              <w:rPr>
                <w:rFonts w:eastAsia="Times New Roman" w:cstheme="minorHAnsi"/>
                <w:color w:val="333333"/>
                <w:lang w:eastAsia="nb-NO"/>
              </w:rPr>
              <w:t>University Hospital</w:t>
            </w:r>
          </w:p>
        </w:tc>
        <w:tc>
          <w:tcPr>
            <w:tcW w:w="1595" w:type="dxa"/>
          </w:tcPr>
          <w:p w14:paraId="3BDC6BB5" w14:textId="77777777" w:rsidR="00DA4822" w:rsidRPr="009F3469" w:rsidRDefault="00C23638" w:rsidP="00EA06A6">
            <w:pPr>
              <w:rPr>
                <w:lang w:val="nb-NO"/>
              </w:rPr>
            </w:pPr>
            <w:r>
              <w:rPr>
                <w:lang w:val="nb-NO"/>
              </w:rPr>
              <w:t>SUS</w:t>
            </w:r>
          </w:p>
        </w:tc>
      </w:tr>
      <w:tr w:rsidR="00DA4822" w:rsidRPr="009F3469" w14:paraId="4D98F97B" w14:textId="77777777" w:rsidTr="007C6CE2">
        <w:tc>
          <w:tcPr>
            <w:tcW w:w="1825" w:type="dxa"/>
          </w:tcPr>
          <w:p w14:paraId="76130362" w14:textId="77777777" w:rsidR="00DA4822" w:rsidRPr="009F3469" w:rsidRDefault="00DA4822" w:rsidP="00EA06A6">
            <w:pPr>
              <w:rPr>
                <w:lang w:val="nb-NO"/>
              </w:rPr>
            </w:pPr>
          </w:p>
        </w:tc>
        <w:tc>
          <w:tcPr>
            <w:tcW w:w="2042" w:type="dxa"/>
          </w:tcPr>
          <w:p w14:paraId="5275ADDA" w14:textId="77777777" w:rsidR="00DA4822" w:rsidRPr="009F3469" w:rsidRDefault="00470B4B" w:rsidP="00EA06A6">
            <w:pPr>
              <w:rPr>
                <w:lang w:val="nb-NO"/>
              </w:rPr>
            </w:pPr>
            <w:r>
              <w:rPr>
                <w:lang w:val="nb-NO"/>
              </w:rPr>
              <w:t>Sykehuset i Vestfold, Stavern</w:t>
            </w:r>
          </w:p>
        </w:tc>
        <w:tc>
          <w:tcPr>
            <w:tcW w:w="1781" w:type="dxa"/>
          </w:tcPr>
          <w:p w14:paraId="079B69BA" w14:textId="77777777" w:rsidR="00DA4822" w:rsidRPr="009F3469" w:rsidRDefault="00BA3483" w:rsidP="00EA06A6">
            <w:pPr>
              <w:rPr>
                <w:lang w:val="nb-NO"/>
              </w:rPr>
            </w:pPr>
            <w:r>
              <w:rPr>
                <w:lang w:val="nb-NO"/>
              </w:rPr>
              <w:t>SIV</w:t>
            </w:r>
          </w:p>
        </w:tc>
        <w:tc>
          <w:tcPr>
            <w:tcW w:w="1819" w:type="dxa"/>
          </w:tcPr>
          <w:p w14:paraId="7033BCC4" w14:textId="77777777" w:rsidR="00DA4822" w:rsidRPr="009F3469" w:rsidRDefault="00470B4B" w:rsidP="00EA06A6">
            <w:pPr>
              <w:rPr>
                <w:lang w:val="nb-NO"/>
              </w:rPr>
            </w:pPr>
            <w:r>
              <w:rPr>
                <w:rFonts w:eastAsia="Times New Roman" w:cstheme="minorHAnsi"/>
                <w:color w:val="333333"/>
                <w:lang w:eastAsia="nb-NO"/>
              </w:rPr>
              <w:t>Vestfold Hospital Trust, Stavern</w:t>
            </w:r>
          </w:p>
        </w:tc>
        <w:tc>
          <w:tcPr>
            <w:tcW w:w="1595" w:type="dxa"/>
          </w:tcPr>
          <w:p w14:paraId="0BDD8DE3" w14:textId="77777777" w:rsidR="00DA4822" w:rsidRPr="009F3469" w:rsidRDefault="00BA3483" w:rsidP="00EA06A6">
            <w:pPr>
              <w:rPr>
                <w:lang w:val="nb-NO"/>
              </w:rPr>
            </w:pPr>
            <w:r>
              <w:rPr>
                <w:lang w:val="nb-NO"/>
              </w:rPr>
              <w:t>SIV</w:t>
            </w:r>
          </w:p>
        </w:tc>
      </w:tr>
      <w:tr w:rsidR="00DA4822" w:rsidRPr="009F3469" w14:paraId="740E3AA8" w14:textId="77777777" w:rsidTr="007C6CE2">
        <w:tc>
          <w:tcPr>
            <w:tcW w:w="1825" w:type="dxa"/>
          </w:tcPr>
          <w:p w14:paraId="00A7D07C" w14:textId="77777777" w:rsidR="00DA4822" w:rsidRPr="009F3469" w:rsidRDefault="00DA4822" w:rsidP="00EA06A6">
            <w:pPr>
              <w:rPr>
                <w:lang w:val="nb-NO"/>
              </w:rPr>
            </w:pPr>
          </w:p>
        </w:tc>
        <w:tc>
          <w:tcPr>
            <w:tcW w:w="2042" w:type="dxa"/>
          </w:tcPr>
          <w:p w14:paraId="40F5CEA2" w14:textId="77777777" w:rsidR="00DA4822" w:rsidRPr="009F3469" w:rsidRDefault="000C7553" w:rsidP="00EA06A6">
            <w:pPr>
              <w:rPr>
                <w:lang w:val="nb-NO"/>
              </w:rPr>
            </w:pPr>
            <w:r>
              <w:rPr>
                <w:lang w:val="nb-NO"/>
              </w:rPr>
              <w:t>Nordlandssykehuset, Bodø</w:t>
            </w:r>
          </w:p>
        </w:tc>
        <w:tc>
          <w:tcPr>
            <w:tcW w:w="1781" w:type="dxa"/>
          </w:tcPr>
          <w:p w14:paraId="3104EF6D" w14:textId="77777777" w:rsidR="00DA4822" w:rsidRPr="009F3469" w:rsidRDefault="00DA4822" w:rsidP="00EA06A6">
            <w:pPr>
              <w:rPr>
                <w:lang w:val="nb-NO"/>
              </w:rPr>
            </w:pPr>
          </w:p>
        </w:tc>
        <w:tc>
          <w:tcPr>
            <w:tcW w:w="1819" w:type="dxa"/>
          </w:tcPr>
          <w:p w14:paraId="2561EDFC" w14:textId="77777777" w:rsidR="00DA4822" w:rsidRPr="009F3469" w:rsidRDefault="000C7553" w:rsidP="00EA06A6">
            <w:pPr>
              <w:rPr>
                <w:lang w:val="nb-NO"/>
              </w:rPr>
            </w:pPr>
            <w:r>
              <w:rPr>
                <w:rFonts w:eastAsia="Times New Roman" w:cstheme="minorHAnsi"/>
                <w:color w:val="333333"/>
                <w:lang w:eastAsia="nb-NO"/>
              </w:rPr>
              <w:t>Nordland Hospital</w:t>
            </w:r>
          </w:p>
        </w:tc>
        <w:tc>
          <w:tcPr>
            <w:tcW w:w="1595" w:type="dxa"/>
          </w:tcPr>
          <w:p w14:paraId="38F397AB" w14:textId="77777777" w:rsidR="00DA4822" w:rsidRPr="009F3469" w:rsidRDefault="00DA4822" w:rsidP="00EA06A6">
            <w:pPr>
              <w:rPr>
                <w:lang w:val="nb-NO"/>
              </w:rPr>
            </w:pPr>
          </w:p>
        </w:tc>
      </w:tr>
      <w:tr w:rsidR="00DA4822" w:rsidRPr="009F3469" w14:paraId="173C956D" w14:textId="77777777" w:rsidTr="007C6CE2">
        <w:tc>
          <w:tcPr>
            <w:tcW w:w="1825" w:type="dxa"/>
          </w:tcPr>
          <w:p w14:paraId="60ED406E" w14:textId="77777777" w:rsidR="00DA4822" w:rsidRPr="009F3469" w:rsidRDefault="00DA4822" w:rsidP="00EA06A6">
            <w:pPr>
              <w:rPr>
                <w:lang w:val="nb-NO"/>
              </w:rPr>
            </w:pPr>
          </w:p>
        </w:tc>
        <w:tc>
          <w:tcPr>
            <w:tcW w:w="2042" w:type="dxa"/>
          </w:tcPr>
          <w:p w14:paraId="08CDB07A" w14:textId="77777777" w:rsidR="00DA4822" w:rsidRPr="009F3469" w:rsidRDefault="00DB3A7B" w:rsidP="00EA06A6">
            <w:pPr>
              <w:rPr>
                <w:lang w:val="nb-NO"/>
              </w:rPr>
            </w:pPr>
            <w:r>
              <w:rPr>
                <w:lang w:val="nb-NO"/>
              </w:rPr>
              <w:t>Sykehuset Innlandet, Ottestad</w:t>
            </w:r>
          </w:p>
        </w:tc>
        <w:tc>
          <w:tcPr>
            <w:tcW w:w="1781" w:type="dxa"/>
          </w:tcPr>
          <w:p w14:paraId="55F7FD1A" w14:textId="77777777" w:rsidR="00DA4822" w:rsidRPr="009F3469" w:rsidRDefault="00DA4822" w:rsidP="00EA06A6">
            <w:pPr>
              <w:rPr>
                <w:lang w:val="nb-NO"/>
              </w:rPr>
            </w:pPr>
          </w:p>
        </w:tc>
        <w:tc>
          <w:tcPr>
            <w:tcW w:w="1819" w:type="dxa"/>
          </w:tcPr>
          <w:p w14:paraId="25B5C4E9" w14:textId="77777777" w:rsidR="00DA4822" w:rsidRPr="009F3469" w:rsidRDefault="00DB3A7B" w:rsidP="00EA06A6">
            <w:pPr>
              <w:rPr>
                <w:lang w:val="nb-NO"/>
              </w:rPr>
            </w:pPr>
            <w:r>
              <w:rPr>
                <w:lang w:val="nb-NO"/>
              </w:rPr>
              <w:t>Innlandet hospital Trust, Ottestad</w:t>
            </w:r>
          </w:p>
        </w:tc>
        <w:tc>
          <w:tcPr>
            <w:tcW w:w="1595" w:type="dxa"/>
          </w:tcPr>
          <w:p w14:paraId="494FD8CA" w14:textId="77777777" w:rsidR="00DA4822" w:rsidRPr="009F3469" w:rsidRDefault="00DA4822" w:rsidP="00EA06A6">
            <w:pPr>
              <w:rPr>
                <w:lang w:val="nb-NO"/>
              </w:rPr>
            </w:pPr>
          </w:p>
        </w:tc>
      </w:tr>
      <w:tr w:rsidR="006407AA" w:rsidRPr="009F3469" w14:paraId="1E47191B" w14:textId="77777777" w:rsidTr="007C6CE2">
        <w:tc>
          <w:tcPr>
            <w:tcW w:w="1825" w:type="dxa"/>
          </w:tcPr>
          <w:p w14:paraId="0A3D3A7C" w14:textId="77777777" w:rsidR="006407AA" w:rsidRPr="009F3469" w:rsidRDefault="006407AA" w:rsidP="00EA06A6">
            <w:pPr>
              <w:rPr>
                <w:lang w:val="nb-NO"/>
              </w:rPr>
            </w:pPr>
          </w:p>
        </w:tc>
        <w:tc>
          <w:tcPr>
            <w:tcW w:w="2042" w:type="dxa"/>
          </w:tcPr>
          <w:p w14:paraId="69F97040" w14:textId="77777777" w:rsidR="006407AA" w:rsidRDefault="006407AA" w:rsidP="00EA06A6">
            <w:pPr>
              <w:rPr>
                <w:lang w:val="nb-NO"/>
              </w:rPr>
            </w:pPr>
            <w:r>
              <w:rPr>
                <w:lang w:val="nb-NO"/>
              </w:rPr>
              <w:t>Finnmarkssykehuset, Kirkenes</w:t>
            </w:r>
          </w:p>
        </w:tc>
        <w:tc>
          <w:tcPr>
            <w:tcW w:w="1781" w:type="dxa"/>
          </w:tcPr>
          <w:p w14:paraId="215432D9" w14:textId="77777777" w:rsidR="006407AA" w:rsidRPr="009F3469" w:rsidRDefault="006407AA" w:rsidP="00EA06A6">
            <w:pPr>
              <w:rPr>
                <w:lang w:val="nb-NO"/>
              </w:rPr>
            </w:pPr>
          </w:p>
        </w:tc>
        <w:tc>
          <w:tcPr>
            <w:tcW w:w="1819" w:type="dxa"/>
          </w:tcPr>
          <w:p w14:paraId="362F8261" w14:textId="77777777" w:rsidR="006407AA" w:rsidRDefault="0042306E" w:rsidP="00EA06A6">
            <w:pPr>
              <w:rPr>
                <w:lang w:val="nb-NO"/>
              </w:rPr>
            </w:pPr>
            <w:r w:rsidRPr="0042306E">
              <w:rPr>
                <w:lang w:val="nb-NO"/>
              </w:rPr>
              <w:t>Finnmark Hospital Trust</w:t>
            </w:r>
            <w:r>
              <w:rPr>
                <w:lang w:val="nb-NO"/>
              </w:rPr>
              <w:t>, Kirkenes</w:t>
            </w:r>
          </w:p>
        </w:tc>
        <w:tc>
          <w:tcPr>
            <w:tcW w:w="1595" w:type="dxa"/>
          </w:tcPr>
          <w:p w14:paraId="57A98B05" w14:textId="77777777" w:rsidR="006407AA" w:rsidRPr="009F3469" w:rsidRDefault="006407AA" w:rsidP="00EA06A6">
            <w:pPr>
              <w:rPr>
                <w:lang w:val="nb-NO"/>
              </w:rPr>
            </w:pPr>
          </w:p>
        </w:tc>
      </w:tr>
    </w:tbl>
    <w:p w14:paraId="289AF5EE" w14:textId="77777777" w:rsidR="00EA06A6" w:rsidRDefault="00EA06A6" w:rsidP="00EA06A6">
      <w:pPr>
        <w:rPr>
          <w:lang w:val="nb-NO"/>
        </w:rPr>
      </w:pPr>
    </w:p>
    <w:p w14:paraId="5BD96C1F" w14:textId="77777777" w:rsidR="009C75BC" w:rsidRDefault="009C75BC" w:rsidP="009C75BC">
      <w:pPr>
        <w:rPr>
          <w:lang w:val="nb-NO"/>
        </w:rPr>
      </w:pPr>
    </w:p>
    <w:tbl>
      <w:tblPr>
        <w:tblStyle w:val="Tabellrutenett"/>
        <w:tblW w:w="0" w:type="auto"/>
        <w:tblLook w:val="04A0" w:firstRow="1" w:lastRow="0" w:firstColumn="1" w:lastColumn="0" w:noHBand="0" w:noVBand="1"/>
      </w:tblPr>
      <w:tblGrid>
        <w:gridCol w:w="923"/>
        <w:gridCol w:w="2522"/>
        <w:gridCol w:w="1474"/>
        <w:gridCol w:w="1615"/>
        <w:gridCol w:w="1537"/>
        <w:gridCol w:w="991"/>
      </w:tblGrid>
      <w:tr w:rsidR="00333947" w14:paraId="79DDA94C" w14:textId="77777777" w:rsidTr="00D66B5D">
        <w:tc>
          <w:tcPr>
            <w:tcW w:w="704" w:type="dxa"/>
          </w:tcPr>
          <w:p w14:paraId="3F15D819" w14:textId="77777777" w:rsidR="007D59E3" w:rsidRDefault="007D59E3" w:rsidP="00E70725">
            <w:pPr>
              <w:rPr>
                <w:lang w:val="nb-NO"/>
              </w:rPr>
            </w:pPr>
          </w:p>
        </w:tc>
        <w:tc>
          <w:tcPr>
            <w:tcW w:w="2680" w:type="dxa"/>
          </w:tcPr>
          <w:p w14:paraId="44101411" w14:textId="77777777" w:rsidR="007D59E3" w:rsidRPr="0064219D" w:rsidRDefault="007D59E3" w:rsidP="00E70725">
            <w:pPr>
              <w:rPr>
                <w:b/>
                <w:lang w:val="nb-NO"/>
              </w:rPr>
            </w:pPr>
            <w:r w:rsidRPr="0064219D">
              <w:rPr>
                <w:b/>
                <w:lang w:val="nb-NO"/>
              </w:rPr>
              <w:t xml:space="preserve">Norsk </w:t>
            </w:r>
          </w:p>
        </w:tc>
        <w:tc>
          <w:tcPr>
            <w:tcW w:w="1532" w:type="dxa"/>
          </w:tcPr>
          <w:p w14:paraId="37DEB9FA" w14:textId="77777777" w:rsidR="007D59E3" w:rsidRPr="0064219D" w:rsidRDefault="007D59E3" w:rsidP="00E70725">
            <w:pPr>
              <w:rPr>
                <w:b/>
                <w:lang w:val="nb-NO"/>
              </w:rPr>
            </w:pPr>
            <w:r w:rsidRPr="0064219D">
              <w:rPr>
                <w:b/>
                <w:lang w:val="nb-NO"/>
              </w:rPr>
              <w:t>Forkortelse</w:t>
            </w:r>
          </w:p>
        </w:tc>
        <w:tc>
          <w:tcPr>
            <w:tcW w:w="1653" w:type="dxa"/>
          </w:tcPr>
          <w:p w14:paraId="76917193" w14:textId="77777777" w:rsidR="007D59E3" w:rsidRPr="0064219D" w:rsidRDefault="007D59E3" w:rsidP="00E70725">
            <w:pPr>
              <w:rPr>
                <w:b/>
                <w:lang w:val="nb-NO"/>
              </w:rPr>
            </w:pPr>
            <w:r w:rsidRPr="0064219D">
              <w:rPr>
                <w:b/>
                <w:lang w:val="nb-NO"/>
              </w:rPr>
              <w:t>Engelsk</w:t>
            </w:r>
          </w:p>
        </w:tc>
        <w:tc>
          <w:tcPr>
            <w:tcW w:w="1548" w:type="dxa"/>
          </w:tcPr>
          <w:p w14:paraId="44BF18BA" w14:textId="77777777" w:rsidR="007D59E3" w:rsidRPr="0064219D" w:rsidRDefault="007D59E3" w:rsidP="00E70725">
            <w:pPr>
              <w:rPr>
                <w:b/>
                <w:lang w:val="nb-NO"/>
              </w:rPr>
            </w:pPr>
            <w:r w:rsidRPr="0064219D">
              <w:rPr>
                <w:b/>
                <w:lang w:val="nb-NO"/>
              </w:rPr>
              <w:t>Ab</w:t>
            </w:r>
            <w:r>
              <w:rPr>
                <w:b/>
                <w:lang w:val="nb-NO"/>
              </w:rPr>
              <w:t>b</w:t>
            </w:r>
            <w:r w:rsidRPr="0064219D">
              <w:rPr>
                <w:b/>
                <w:lang w:val="nb-NO"/>
              </w:rPr>
              <w:t>reviations</w:t>
            </w:r>
          </w:p>
        </w:tc>
        <w:tc>
          <w:tcPr>
            <w:tcW w:w="945" w:type="dxa"/>
          </w:tcPr>
          <w:p w14:paraId="72246904" w14:textId="77777777" w:rsidR="007D59E3" w:rsidRPr="0064219D" w:rsidRDefault="007D59E3" w:rsidP="00E70725">
            <w:pPr>
              <w:rPr>
                <w:b/>
                <w:lang w:val="nb-NO"/>
              </w:rPr>
            </w:pPr>
            <w:r>
              <w:rPr>
                <w:b/>
                <w:lang w:val="nb-NO"/>
              </w:rPr>
              <w:t>Ref</w:t>
            </w:r>
          </w:p>
        </w:tc>
      </w:tr>
      <w:tr w:rsidR="00333947" w14:paraId="37AB89B9" w14:textId="77777777" w:rsidTr="00D66B5D">
        <w:tc>
          <w:tcPr>
            <w:tcW w:w="704" w:type="dxa"/>
          </w:tcPr>
          <w:p w14:paraId="47B4C9B6" w14:textId="77777777" w:rsidR="007D59E3" w:rsidRDefault="007D59E3" w:rsidP="00E70725">
            <w:pPr>
              <w:rPr>
                <w:lang w:val="nb-NO"/>
              </w:rPr>
            </w:pPr>
          </w:p>
        </w:tc>
        <w:tc>
          <w:tcPr>
            <w:tcW w:w="2680" w:type="dxa"/>
          </w:tcPr>
          <w:p w14:paraId="7DAB23C1" w14:textId="77777777" w:rsidR="007D59E3" w:rsidRDefault="007D59E3" w:rsidP="00E70725">
            <w:pPr>
              <w:rPr>
                <w:lang w:val="nb-NO"/>
              </w:rPr>
            </w:pPr>
            <w:r>
              <w:rPr>
                <w:lang w:val="nb-NO"/>
              </w:rPr>
              <w:t>Pasientrapporterte utfallsmål</w:t>
            </w:r>
          </w:p>
        </w:tc>
        <w:tc>
          <w:tcPr>
            <w:tcW w:w="1532" w:type="dxa"/>
          </w:tcPr>
          <w:p w14:paraId="29879EBF" w14:textId="77777777" w:rsidR="007D59E3" w:rsidRDefault="007D59E3" w:rsidP="00E70725">
            <w:pPr>
              <w:rPr>
                <w:lang w:val="nb-NO"/>
              </w:rPr>
            </w:pPr>
            <w:r>
              <w:rPr>
                <w:lang w:val="nb-NO"/>
              </w:rPr>
              <w:t>PROM</w:t>
            </w:r>
          </w:p>
        </w:tc>
        <w:tc>
          <w:tcPr>
            <w:tcW w:w="1653" w:type="dxa"/>
          </w:tcPr>
          <w:p w14:paraId="52E1D423" w14:textId="77777777" w:rsidR="007D59E3" w:rsidRPr="00C9579E" w:rsidRDefault="007D59E3" w:rsidP="00E70725">
            <w:r>
              <w:t>Patient reported outcome measurement</w:t>
            </w:r>
          </w:p>
        </w:tc>
        <w:tc>
          <w:tcPr>
            <w:tcW w:w="1548" w:type="dxa"/>
          </w:tcPr>
          <w:p w14:paraId="3C9418E2" w14:textId="77777777" w:rsidR="007D59E3" w:rsidRDefault="007D59E3" w:rsidP="00E70725">
            <w:pPr>
              <w:rPr>
                <w:lang w:val="nb-NO"/>
              </w:rPr>
            </w:pPr>
            <w:r>
              <w:rPr>
                <w:lang w:val="nb-NO"/>
              </w:rPr>
              <w:t>PROM</w:t>
            </w:r>
          </w:p>
        </w:tc>
        <w:tc>
          <w:tcPr>
            <w:tcW w:w="945" w:type="dxa"/>
          </w:tcPr>
          <w:p w14:paraId="188B6B99" w14:textId="77777777" w:rsidR="007D59E3" w:rsidRDefault="007D59E3" w:rsidP="00E70725">
            <w:pPr>
              <w:rPr>
                <w:lang w:val="nb-NO"/>
              </w:rPr>
            </w:pPr>
          </w:p>
        </w:tc>
      </w:tr>
      <w:tr w:rsidR="00333947" w14:paraId="18EC72B8" w14:textId="77777777" w:rsidTr="00D66B5D">
        <w:tc>
          <w:tcPr>
            <w:tcW w:w="704" w:type="dxa"/>
          </w:tcPr>
          <w:p w14:paraId="4ACF6070" w14:textId="77777777" w:rsidR="007D59E3" w:rsidRDefault="007D59E3" w:rsidP="00E70725">
            <w:pPr>
              <w:rPr>
                <w:lang w:val="nb-NO"/>
              </w:rPr>
            </w:pPr>
          </w:p>
        </w:tc>
        <w:tc>
          <w:tcPr>
            <w:tcW w:w="2680" w:type="dxa"/>
          </w:tcPr>
          <w:p w14:paraId="10B3878D" w14:textId="77777777" w:rsidR="007D59E3" w:rsidRDefault="007D59E3" w:rsidP="00E70725">
            <w:pPr>
              <w:rPr>
                <w:lang w:val="nb-NO"/>
              </w:rPr>
            </w:pPr>
            <w:r>
              <w:rPr>
                <w:lang w:val="nb-NO"/>
              </w:rPr>
              <w:t xml:space="preserve">Nasjonal digital løsning som gir mulighet for å nå ut til innbyggere på en </w:t>
            </w:r>
            <w:r>
              <w:rPr>
                <w:lang w:val="nb-NO"/>
              </w:rPr>
              <w:lastRenderedPageBreak/>
              <w:t>sikker måte for å samle inn pasientrapporterte data.</w:t>
            </w:r>
          </w:p>
        </w:tc>
        <w:tc>
          <w:tcPr>
            <w:tcW w:w="1532" w:type="dxa"/>
          </w:tcPr>
          <w:p w14:paraId="5263DE0D" w14:textId="77777777" w:rsidR="007D59E3" w:rsidRDefault="007D59E3" w:rsidP="00E70725">
            <w:pPr>
              <w:rPr>
                <w:lang w:val="nb-NO"/>
              </w:rPr>
            </w:pPr>
            <w:r>
              <w:rPr>
                <w:lang w:val="nb-NO"/>
              </w:rPr>
              <w:lastRenderedPageBreak/>
              <w:t>ePROM</w:t>
            </w:r>
          </w:p>
        </w:tc>
        <w:tc>
          <w:tcPr>
            <w:tcW w:w="1653" w:type="dxa"/>
          </w:tcPr>
          <w:p w14:paraId="5C4A6A8B" w14:textId="77777777" w:rsidR="007D59E3" w:rsidRDefault="007D59E3" w:rsidP="00E70725"/>
        </w:tc>
        <w:tc>
          <w:tcPr>
            <w:tcW w:w="1548" w:type="dxa"/>
          </w:tcPr>
          <w:p w14:paraId="2DE63DD3" w14:textId="77777777" w:rsidR="007D59E3" w:rsidRPr="008711BF" w:rsidRDefault="007D59E3" w:rsidP="00E70725"/>
        </w:tc>
        <w:tc>
          <w:tcPr>
            <w:tcW w:w="945" w:type="dxa"/>
          </w:tcPr>
          <w:p w14:paraId="74DE8DA2" w14:textId="77777777" w:rsidR="007D59E3" w:rsidRPr="008711BF" w:rsidRDefault="007D59E3" w:rsidP="00E70725"/>
        </w:tc>
      </w:tr>
      <w:tr w:rsidR="00333947" w14:paraId="4C96582D" w14:textId="77777777" w:rsidTr="00D66B5D">
        <w:tc>
          <w:tcPr>
            <w:tcW w:w="704" w:type="dxa"/>
          </w:tcPr>
          <w:p w14:paraId="41F9C1DA" w14:textId="77777777" w:rsidR="007D59E3" w:rsidRPr="008711BF" w:rsidRDefault="007D59E3" w:rsidP="00E70725"/>
        </w:tc>
        <w:tc>
          <w:tcPr>
            <w:tcW w:w="2680" w:type="dxa"/>
          </w:tcPr>
          <w:p w14:paraId="258EAD33" w14:textId="77777777" w:rsidR="007D59E3" w:rsidRDefault="007D59E3" w:rsidP="00E70725">
            <w:pPr>
              <w:rPr>
                <w:lang w:val="nb-NO"/>
              </w:rPr>
            </w:pPr>
            <w:r w:rsidRPr="00D77663">
              <w:rPr>
                <w:lang w:val="nb-NO"/>
              </w:rPr>
              <w:t>Pa</w:t>
            </w:r>
            <w:r>
              <w:rPr>
                <w:lang w:val="nb-NO"/>
              </w:rPr>
              <w:t>sientrapportert opplevelse og tilfredshet</w:t>
            </w:r>
          </w:p>
        </w:tc>
        <w:tc>
          <w:tcPr>
            <w:tcW w:w="1532" w:type="dxa"/>
          </w:tcPr>
          <w:p w14:paraId="6D9751AB" w14:textId="77777777" w:rsidR="007D59E3" w:rsidRDefault="007D59E3" w:rsidP="00E70725">
            <w:pPr>
              <w:rPr>
                <w:lang w:val="nb-NO"/>
              </w:rPr>
            </w:pPr>
            <w:r w:rsidRPr="008951CE">
              <w:rPr>
                <w:rFonts w:asciiTheme="majorHAnsi" w:hAnsiTheme="majorHAnsi" w:cstheme="majorHAnsi"/>
                <w:szCs w:val="24"/>
              </w:rPr>
              <w:t>PREM</w:t>
            </w:r>
          </w:p>
        </w:tc>
        <w:tc>
          <w:tcPr>
            <w:tcW w:w="1653" w:type="dxa"/>
          </w:tcPr>
          <w:p w14:paraId="61250CA6" w14:textId="77777777" w:rsidR="007D59E3" w:rsidRDefault="007D59E3" w:rsidP="00E70725">
            <w:r w:rsidRPr="00D77663">
              <w:t>Patient Reported Experience Measures</w:t>
            </w:r>
          </w:p>
        </w:tc>
        <w:tc>
          <w:tcPr>
            <w:tcW w:w="1548" w:type="dxa"/>
          </w:tcPr>
          <w:p w14:paraId="65631C23" w14:textId="77777777" w:rsidR="007D59E3" w:rsidRDefault="007D59E3" w:rsidP="00E70725">
            <w:pPr>
              <w:rPr>
                <w:lang w:val="nb-NO"/>
              </w:rPr>
            </w:pPr>
            <w:r w:rsidRPr="008951CE">
              <w:rPr>
                <w:rFonts w:asciiTheme="majorHAnsi" w:hAnsiTheme="majorHAnsi" w:cstheme="majorHAnsi"/>
                <w:szCs w:val="24"/>
              </w:rPr>
              <w:t>PREM</w:t>
            </w:r>
          </w:p>
        </w:tc>
        <w:tc>
          <w:tcPr>
            <w:tcW w:w="945" w:type="dxa"/>
          </w:tcPr>
          <w:p w14:paraId="263B50C5" w14:textId="77777777" w:rsidR="007D59E3" w:rsidRPr="008951CE" w:rsidRDefault="007D59E3" w:rsidP="00E70725">
            <w:pPr>
              <w:rPr>
                <w:rFonts w:asciiTheme="majorHAnsi" w:hAnsiTheme="majorHAnsi" w:cstheme="majorHAnsi"/>
                <w:szCs w:val="24"/>
              </w:rPr>
            </w:pPr>
          </w:p>
        </w:tc>
      </w:tr>
      <w:tr w:rsidR="00333947" w14:paraId="05AD02C7" w14:textId="77777777" w:rsidTr="00D66B5D">
        <w:tc>
          <w:tcPr>
            <w:tcW w:w="704" w:type="dxa"/>
          </w:tcPr>
          <w:p w14:paraId="3EC1A28B" w14:textId="77777777" w:rsidR="007D59E3" w:rsidRDefault="007D59E3" w:rsidP="00E70725">
            <w:pPr>
              <w:rPr>
                <w:lang w:val="nb-NO"/>
              </w:rPr>
            </w:pPr>
          </w:p>
        </w:tc>
        <w:tc>
          <w:tcPr>
            <w:tcW w:w="2680" w:type="dxa"/>
          </w:tcPr>
          <w:p w14:paraId="2585936D" w14:textId="77777777" w:rsidR="007D59E3" w:rsidRPr="00D77663" w:rsidRDefault="007D59E3" w:rsidP="00E70725">
            <w:pPr>
              <w:rPr>
                <w:lang w:val="nb-NO"/>
              </w:rPr>
            </w:pPr>
          </w:p>
        </w:tc>
        <w:tc>
          <w:tcPr>
            <w:tcW w:w="1532" w:type="dxa"/>
          </w:tcPr>
          <w:p w14:paraId="107589C7" w14:textId="77777777" w:rsidR="007D59E3" w:rsidRPr="008951CE" w:rsidRDefault="007D59E3" w:rsidP="00E70725">
            <w:pPr>
              <w:rPr>
                <w:rFonts w:asciiTheme="majorHAnsi" w:hAnsiTheme="majorHAnsi" w:cstheme="majorHAnsi"/>
                <w:szCs w:val="24"/>
              </w:rPr>
            </w:pPr>
          </w:p>
        </w:tc>
        <w:tc>
          <w:tcPr>
            <w:tcW w:w="1653" w:type="dxa"/>
          </w:tcPr>
          <w:p w14:paraId="08334E38" w14:textId="77777777" w:rsidR="007D59E3" w:rsidRPr="00D77663" w:rsidRDefault="007D59E3" w:rsidP="00E70725"/>
        </w:tc>
        <w:tc>
          <w:tcPr>
            <w:tcW w:w="1548" w:type="dxa"/>
          </w:tcPr>
          <w:p w14:paraId="334C734A" w14:textId="77777777" w:rsidR="007D59E3" w:rsidRPr="008951CE" w:rsidRDefault="007D59E3" w:rsidP="00E70725">
            <w:pPr>
              <w:rPr>
                <w:rFonts w:asciiTheme="majorHAnsi" w:hAnsiTheme="majorHAnsi" w:cstheme="majorHAnsi"/>
                <w:szCs w:val="24"/>
              </w:rPr>
            </w:pPr>
          </w:p>
        </w:tc>
        <w:tc>
          <w:tcPr>
            <w:tcW w:w="945" w:type="dxa"/>
          </w:tcPr>
          <w:p w14:paraId="16EFB986" w14:textId="77777777" w:rsidR="007D59E3" w:rsidRPr="008951CE" w:rsidRDefault="007D59E3" w:rsidP="00E70725">
            <w:pPr>
              <w:rPr>
                <w:rFonts w:asciiTheme="majorHAnsi" w:hAnsiTheme="majorHAnsi" w:cstheme="majorHAnsi"/>
                <w:szCs w:val="24"/>
              </w:rPr>
            </w:pPr>
          </w:p>
        </w:tc>
      </w:tr>
      <w:tr w:rsidR="00333947" w14:paraId="30244320" w14:textId="77777777" w:rsidTr="00D66B5D">
        <w:tc>
          <w:tcPr>
            <w:tcW w:w="704" w:type="dxa"/>
          </w:tcPr>
          <w:p w14:paraId="59504F81" w14:textId="77777777" w:rsidR="007D59E3" w:rsidRDefault="007D59E3" w:rsidP="00E70725">
            <w:pPr>
              <w:rPr>
                <w:lang w:val="nb-NO"/>
              </w:rPr>
            </w:pPr>
            <w:r>
              <w:rPr>
                <w:lang w:val="nb-NO"/>
              </w:rPr>
              <w:t>Validert PROMs</w:t>
            </w:r>
          </w:p>
        </w:tc>
        <w:tc>
          <w:tcPr>
            <w:tcW w:w="2680" w:type="dxa"/>
          </w:tcPr>
          <w:p w14:paraId="7906DF14" w14:textId="77777777" w:rsidR="007D59E3" w:rsidRDefault="007D59E3" w:rsidP="00E70725">
            <w:pPr>
              <w:rPr>
                <w:lang w:val="nb-NO"/>
              </w:rPr>
            </w:pPr>
            <w:r>
              <w:rPr>
                <w:lang w:val="nb-NO"/>
              </w:rPr>
              <w:t>Numerisk smerteskala</w:t>
            </w:r>
          </w:p>
        </w:tc>
        <w:tc>
          <w:tcPr>
            <w:tcW w:w="1532" w:type="dxa"/>
          </w:tcPr>
          <w:p w14:paraId="17A8EC97" w14:textId="77777777" w:rsidR="007D59E3" w:rsidRDefault="007D59E3" w:rsidP="00E70725">
            <w:pPr>
              <w:rPr>
                <w:lang w:val="nb-NO"/>
              </w:rPr>
            </w:pPr>
            <w:r>
              <w:rPr>
                <w:lang w:val="nb-NO"/>
              </w:rPr>
              <w:t>NRS</w:t>
            </w:r>
          </w:p>
        </w:tc>
        <w:tc>
          <w:tcPr>
            <w:tcW w:w="1653" w:type="dxa"/>
          </w:tcPr>
          <w:p w14:paraId="46892D1B" w14:textId="77777777" w:rsidR="007D59E3" w:rsidRPr="00C9579E" w:rsidRDefault="007D59E3" w:rsidP="00E70725">
            <w:r>
              <w:rPr>
                <w:lang w:val="nb-NO"/>
              </w:rPr>
              <w:t>Numeric rating scale</w:t>
            </w:r>
            <w:r w:rsidR="008728C1">
              <w:rPr>
                <w:lang w:val="nb-NO"/>
              </w:rPr>
              <w:t>, pain</w:t>
            </w:r>
          </w:p>
        </w:tc>
        <w:tc>
          <w:tcPr>
            <w:tcW w:w="1548" w:type="dxa"/>
          </w:tcPr>
          <w:p w14:paraId="17942CE4" w14:textId="77777777" w:rsidR="007D59E3" w:rsidRDefault="007D59E3" w:rsidP="00E70725">
            <w:pPr>
              <w:rPr>
                <w:lang w:val="nb-NO"/>
              </w:rPr>
            </w:pPr>
            <w:r>
              <w:rPr>
                <w:lang w:val="nb-NO"/>
              </w:rPr>
              <w:t>NRS</w:t>
            </w:r>
          </w:p>
        </w:tc>
        <w:tc>
          <w:tcPr>
            <w:tcW w:w="945" w:type="dxa"/>
          </w:tcPr>
          <w:p w14:paraId="2A8AF6A1" w14:textId="144BD82F" w:rsidR="007D59E3" w:rsidRDefault="000206A9" w:rsidP="00E70725">
            <w:pPr>
              <w:rPr>
                <w:lang w:val="nb-NO"/>
              </w:rPr>
            </w:pPr>
            <w:r>
              <w:rPr>
                <w:lang w:val="nb-NO"/>
              </w:rPr>
              <w:fldChar w:fldCharType="begin"/>
            </w:r>
            <w:r w:rsidR="00E85CDD">
              <w:rPr>
                <w:lang w:val="nb-NO"/>
              </w:rPr>
              <w:instrText xml:space="preserve"> ADDIN EN.CITE &lt;EndNote&gt;&lt;Cite&gt;&lt;Author&gt;Seymour&lt;/Author&gt;&lt;Year&gt;1982&lt;/Year&gt;&lt;RecNum&gt;21&lt;/RecNum&gt;&lt;DisplayText&gt;[2]&lt;/DisplayText&gt;&lt;record&gt;&lt;rec-number&gt;21&lt;/rec-number&gt;&lt;foreign-keys&gt;&lt;key app="EN" db-id="9ztdx9sv2fxa5bedaaxvwsab229afxvxevrr" timestamp="1667465929"&gt;21&lt;/key&gt;&lt;/foreign-keys&gt;&lt;ref-type name="Journal Article"&gt;17&lt;/ref-type&gt;&lt;contributors&gt;&lt;authors&gt;&lt;author&gt;Seymour, R. A.&lt;/author&gt;&lt;/authors&gt;&lt;/contributors&gt;&lt;titles&gt;&lt;title&gt;The Use of Pain Scales in Assessing the Efficacy of Analgesics in Postoperative Dental Pain&lt;/title&gt;&lt;secondary-title&gt;European Journal of Clinical Pharmacology&lt;/secondary-title&gt;&lt;alt-title&gt;Eur J Clin Pharmacol&lt;/alt-title&gt;&lt;/titles&gt;&lt;periodical&gt;&lt;full-title&gt;European Journal of Clinical Pharmacology&lt;/full-title&gt;&lt;abbr-1&gt;Eur J Clin Pharmacol&lt;/abbr-1&gt;&lt;/periodical&gt;&lt;alt-periodical&gt;&lt;full-title&gt;European Journal of Clinical Pharmacology&lt;/full-title&gt;&lt;abbr-1&gt;Eur J Clin Pharmacol&lt;/abbr-1&gt;&lt;/alt-periodical&gt;&lt;pages&gt;441-444&lt;/pages&gt;&lt;volume&gt;23&lt;/volume&gt;&lt;number&gt;5&lt;/number&gt;&lt;dates&gt;&lt;year&gt;1982&lt;/year&gt;&lt;/dates&gt;&lt;isbn&gt;0031-6970&lt;/isbn&gt;&lt;accession-num&gt;WOS:A1982PU84300011&lt;/accession-num&gt;&lt;urls&gt;&lt;related-urls&gt;&lt;url&gt;&amp;lt;Go to ISI&amp;gt;://WOS:A1982PU84300011&lt;/url&gt;&lt;/related-urls&gt;&lt;/urls&gt;&lt;electronic-resource-num&gt;Doi 10.1007/Bf00605995&lt;/electronic-resource-num&gt;&lt;language&gt;English&lt;/language&gt;&lt;/record&gt;&lt;/Cite&gt;&lt;/EndNote&gt;</w:instrText>
            </w:r>
            <w:r>
              <w:rPr>
                <w:lang w:val="nb-NO"/>
              </w:rPr>
              <w:fldChar w:fldCharType="separate"/>
            </w:r>
            <w:r w:rsidR="00E85CDD">
              <w:rPr>
                <w:noProof/>
                <w:lang w:val="nb-NO"/>
              </w:rPr>
              <w:t>[2]</w:t>
            </w:r>
            <w:r>
              <w:rPr>
                <w:lang w:val="nb-NO"/>
              </w:rPr>
              <w:fldChar w:fldCharType="end"/>
            </w:r>
          </w:p>
        </w:tc>
      </w:tr>
      <w:tr w:rsidR="00333947" w14:paraId="351ADDCC" w14:textId="77777777" w:rsidTr="00D66B5D">
        <w:tc>
          <w:tcPr>
            <w:tcW w:w="704" w:type="dxa"/>
          </w:tcPr>
          <w:p w14:paraId="7A2FE4C9" w14:textId="77777777" w:rsidR="007D59E3" w:rsidRDefault="007D59E3" w:rsidP="00E70725">
            <w:pPr>
              <w:rPr>
                <w:lang w:val="nb-NO"/>
              </w:rPr>
            </w:pPr>
          </w:p>
        </w:tc>
        <w:tc>
          <w:tcPr>
            <w:tcW w:w="2680" w:type="dxa"/>
          </w:tcPr>
          <w:p w14:paraId="1A68DBC6" w14:textId="77777777" w:rsidR="007D59E3" w:rsidRDefault="00C17FEB" w:rsidP="00E70725">
            <w:pPr>
              <w:rPr>
                <w:lang w:val="nb-NO"/>
              </w:rPr>
            </w:pPr>
            <w:r>
              <w:rPr>
                <w:lang w:val="nb-NO"/>
              </w:rPr>
              <w:t xml:space="preserve">Rygg </w:t>
            </w:r>
            <w:r w:rsidR="007D59E3" w:rsidRPr="00E351E3">
              <w:rPr>
                <w:lang w:val="nb-NO"/>
              </w:rPr>
              <w:t>funksjonsskår</w:t>
            </w:r>
          </w:p>
        </w:tc>
        <w:tc>
          <w:tcPr>
            <w:tcW w:w="1532" w:type="dxa"/>
          </w:tcPr>
          <w:p w14:paraId="43C3EC02" w14:textId="77777777" w:rsidR="007D59E3" w:rsidRDefault="007D59E3" w:rsidP="00E70725">
            <w:pPr>
              <w:rPr>
                <w:lang w:val="nb-NO"/>
              </w:rPr>
            </w:pPr>
            <w:r>
              <w:rPr>
                <w:lang w:val="nb-NO"/>
              </w:rPr>
              <w:t>ODI</w:t>
            </w:r>
          </w:p>
        </w:tc>
        <w:tc>
          <w:tcPr>
            <w:tcW w:w="1653" w:type="dxa"/>
          </w:tcPr>
          <w:p w14:paraId="4E41E197" w14:textId="77777777" w:rsidR="007D59E3" w:rsidRPr="00C9579E" w:rsidRDefault="007D59E3" w:rsidP="00E70725">
            <w:r w:rsidRPr="00E351E3">
              <w:t>Oswestry Disability Index</w:t>
            </w:r>
          </w:p>
        </w:tc>
        <w:tc>
          <w:tcPr>
            <w:tcW w:w="1548" w:type="dxa"/>
          </w:tcPr>
          <w:p w14:paraId="50784807" w14:textId="77777777" w:rsidR="007D59E3" w:rsidRDefault="007D59E3" w:rsidP="00E70725">
            <w:pPr>
              <w:rPr>
                <w:lang w:val="nb-NO"/>
              </w:rPr>
            </w:pPr>
            <w:r>
              <w:rPr>
                <w:lang w:val="nb-NO"/>
              </w:rPr>
              <w:t>ODI</w:t>
            </w:r>
          </w:p>
        </w:tc>
        <w:tc>
          <w:tcPr>
            <w:tcW w:w="945" w:type="dxa"/>
          </w:tcPr>
          <w:p w14:paraId="31701D25" w14:textId="1F79335D" w:rsidR="007D59E3" w:rsidRDefault="00201400" w:rsidP="00E70725">
            <w:pPr>
              <w:rPr>
                <w:lang w:val="nb-NO"/>
              </w:rPr>
            </w:pPr>
            <w:r>
              <w:rPr>
                <w:lang w:val="nb-NO"/>
              </w:rPr>
              <w:fldChar w:fldCharType="begin">
                <w:fldData xml:space="preserve">PEVuZE5vdGU+PENpdGU+PEF1dGhvcj5Hcm90bGU8L0F1dGhvcj48WWVhcj4yMDAzPC9ZZWFyPjxS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</w:fldData>
              </w:fldChar>
            </w:r>
            <w:r w:rsidR="00E85CDD">
              <w:rPr>
                <w:lang w:val="nb-NO"/>
              </w:rPr>
              <w:instrText xml:space="preserve"> ADDIN EN.CITE </w:instrText>
            </w:r>
            <w:r w:rsidR="00E85CDD">
              <w:rPr>
                <w:lang w:val="nb-NO"/>
              </w:rPr>
              <w:fldChar w:fldCharType="begin">
                <w:fldData xml:space="preserve">PEVuZE5vdGU+PENpdGU+PEF1dGhvcj5Hcm90bGU8L0F1dGhvcj48WWVhcj4yMDAzPC9ZZWFyPjxS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</w:fldData>
              </w:fldChar>
            </w:r>
            <w:r w:rsidR="00E85CDD">
              <w:rPr>
                <w:lang w:val="nb-NO"/>
              </w:rPr>
              <w:instrText xml:space="preserve"> ADDIN EN.CITE.DATA </w:instrText>
            </w:r>
            <w:r w:rsidR="00E85CDD">
              <w:rPr>
                <w:lang w:val="nb-NO"/>
              </w:rPr>
            </w:r>
            <w:r w:rsidR="00E85CDD">
              <w:rPr>
                <w:lang w:val="nb-NO"/>
              </w:rPr>
              <w:fldChar w:fldCharType="end"/>
            </w:r>
            <w:r>
              <w:rPr>
                <w:lang w:val="nb-NO"/>
              </w:rPr>
            </w:r>
            <w:r>
              <w:rPr>
                <w:lang w:val="nb-NO"/>
              </w:rPr>
              <w:fldChar w:fldCharType="separate"/>
            </w:r>
            <w:r w:rsidR="00E85CDD">
              <w:rPr>
                <w:noProof/>
                <w:lang w:val="nb-NO"/>
              </w:rPr>
              <w:t>[3, 4]</w:t>
            </w:r>
            <w:r>
              <w:rPr>
                <w:lang w:val="nb-NO"/>
              </w:rPr>
              <w:fldChar w:fldCharType="end"/>
            </w:r>
          </w:p>
        </w:tc>
      </w:tr>
      <w:tr w:rsidR="00333947" w14:paraId="2F35563B" w14:textId="77777777" w:rsidTr="00D66B5D">
        <w:tc>
          <w:tcPr>
            <w:tcW w:w="704" w:type="dxa"/>
          </w:tcPr>
          <w:p w14:paraId="62BBAE47" w14:textId="77777777" w:rsidR="007D59E3" w:rsidRDefault="007D59E3" w:rsidP="00E70725">
            <w:pPr>
              <w:rPr>
                <w:lang w:val="nb-NO"/>
              </w:rPr>
            </w:pPr>
          </w:p>
        </w:tc>
        <w:tc>
          <w:tcPr>
            <w:tcW w:w="2680" w:type="dxa"/>
          </w:tcPr>
          <w:p w14:paraId="5519CB75" w14:textId="77777777" w:rsidR="007D59E3" w:rsidRDefault="007D59E3" w:rsidP="00E70725">
            <w:pPr>
              <w:rPr>
                <w:lang w:val="nb-NO"/>
              </w:rPr>
            </w:pPr>
            <w:r w:rsidRPr="000C6E37">
              <w:rPr>
                <w:lang w:val="nb-NO"/>
              </w:rPr>
              <w:t>Nakke funksjonsskår</w:t>
            </w:r>
          </w:p>
        </w:tc>
        <w:tc>
          <w:tcPr>
            <w:tcW w:w="1532" w:type="dxa"/>
          </w:tcPr>
          <w:p w14:paraId="599F3666" w14:textId="77777777" w:rsidR="007D59E3" w:rsidRDefault="007D59E3" w:rsidP="00E70725">
            <w:pPr>
              <w:rPr>
                <w:lang w:val="nb-NO"/>
              </w:rPr>
            </w:pPr>
            <w:r>
              <w:rPr>
                <w:lang w:val="nb-NO"/>
              </w:rPr>
              <w:t>NDI</w:t>
            </w:r>
          </w:p>
        </w:tc>
        <w:tc>
          <w:tcPr>
            <w:tcW w:w="1653" w:type="dxa"/>
          </w:tcPr>
          <w:p w14:paraId="4BF6BA4D" w14:textId="77777777" w:rsidR="007D59E3" w:rsidRPr="00C9579E" w:rsidRDefault="007D59E3" w:rsidP="00E70725">
            <w:r w:rsidRPr="000C6E37">
              <w:t>Neck Disability Index</w:t>
            </w:r>
          </w:p>
        </w:tc>
        <w:tc>
          <w:tcPr>
            <w:tcW w:w="1548" w:type="dxa"/>
          </w:tcPr>
          <w:p w14:paraId="5355EE3E" w14:textId="77777777" w:rsidR="007D59E3" w:rsidRDefault="007D59E3" w:rsidP="00E70725">
            <w:pPr>
              <w:rPr>
                <w:lang w:val="nb-NO"/>
              </w:rPr>
            </w:pPr>
            <w:r>
              <w:rPr>
                <w:lang w:val="nb-NO"/>
              </w:rPr>
              <w:t>NDI</w:t>
            </w:r>
          </w:p>
        </w:tc>
        <w:tc>
          <w:tcPr>
            <w:tcW w:w="945" w:type="dxa"/>
          </w:tcPr>
          <w:p w14:paraId="22A1AB4C" w14:textId="1FC51C13" w:rsidR="007D59E3" w:rsidRDefault="000C30C9" w:rsidP="00E70725">
            <w:pPr>
              <w:rPr>
                <w:lang w:val="nb-NO"/>
              </w:rPr>
            </w:pPr>
            <w:r>
              <w:rPr>
                <w:lang w:val="nb-NO"/>
              </w:rPr>
              <w:fldChar w:fldCharType="begin">
                <w:fldData xml:space="preserve">PEVuZE5vdGU+PENpdGU+PEF1dGhvcj5WZXJub248L0F1dGhvcj48WWVhcj4xOTkxPC9ZZWFyPjxS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</w:fldData>
              </w:fldChar>
            </w:r>
            <w:r w:rsidR="00E85CDD">
              <w:rPr>
                <w:lang w:val="nb-NO"/>
              </w:rPr>
              <w:instrText xml:space="preserve"> ADDIN EN.CITE </w:instrText>
            </w:r>
            <w:r w:rsidR="00E85CDD">
              <w:rPr>
                <w:lang w:val="nb-NO"/>
              </w:rPr>
              <w:fldChar w:fldCharType="begin">
                <w:fldData xml:space="preserve">PEVuZE5vdGU+PENpdGU+PEF1dGhvcj5WZXJub248L0F1dGhvcj48WWVhcj4xOTkxPC9ZZWFyPjxS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</w:fldData>
              </w:fldChar>
            </w:r>
            <w:r w:rsidR="00E85CDD">
              <w:rPr>
                <w:lang w:val="nb-NO"/>
              </w:rPr>
              <w:instrText xml:space="preserve"> ADDIN EN.CITE.DATA </w:instrText>
            </w:r>
            <w:r w:rsidR="00E85CDD">
              <w:rPr>
                <w:lang w:val="nb-NO"/>
              </w:rPr>
            </w:r>
            <w:r w:rsidR="00E85CDD">
              <w:rPr>
                <w:lang w:val="nb-NO"/>
              </w:rPr>
              <w:fldChar w:fldCharType="end"/>
            </w:r>
            <w:r>
              <w:rPr>
                <w:lang w:val="nb-NO"/>
              </w:rPr>
            </w:r>
            <w:r>
              <w:rPr>
                <w:lang w:val="nb-NO"/>
              </w:rPr>
              <w:fldChar w:fldCharType="separate"/>
            </w:r>
            <w:r w:rsidR="00E85CDD">
              <w:rPr>
                <w:noProof/>
                <w:lang w:val="nb-NO"/>
              </w:rPr>
              <w:t>[5, 6]</w:t>
            </w:r>
            <w:r>
              <w:rPr>
                <w:lang w:val="nb-NO"/>
              </w:rPr>
              <w:fldChar w:fldCharType="end"/>
            </w:r>
          </w:p>
        </w:tc>
      </w:tr>
      <w:tr w:rsidR="00333947" w14:paraId="243C3784" w14:textId="77777777" w:rsidTr="00D66B5D">
        <w:tc>
          <w:tcPr>
            <w:tcW w:w="704" w:type="dxa"/>
          </w:tcPr>
          <w:p w14:paraId="2C39E42F" w14:textId="77777777" w:rsidR="007D59E3" w:rsidRDefault="007D59E3" w:rsidP="00E70725">
            <w:pPr>
              <w:rPr>
                <w:lang w:val="nb-NO"/>
              </w:rPr>
            </w:pPr>
          </w:p>
        </w:tc>
        <w:tc>
          <w:tcPr>
            <w:tcW w:w="2680" w:type="dxa"/>
          </w:tcPr>
          <w:p w14:paraId="43F3B53E" w14:textId="77777777" w:rsidR="007D59E3" w:rsidRPr="006C7CC3" w:rsidRDefault="007D59E3" w:rsidP="00B066CF">
            <w:pPr>
              <w:rPr>
                <w:lang w:val="nb-NO"/>
              </w:rPr>
            </w:pPr>
            <w:r w:rsidRPr="009D6D06">
              <w:rPr>
                <w:lang w:val="nb-NO"/>
              </w:rPr>
              <w:t>Helserelatert livskvalitet m</w:t>
            </w:r>
            <w:r>
              <w:rPr>
                <w:lang w:val="nb-NO"/>
              </w:rPr>
              <w:t>å</w:t>
            </w:r>
            <w:r w:rsidRPr="009D6D06">
              <w:rPr>
                <w:lang w:val="nb-NO"/>
              </w:rPr>
              <w:t>lt med E</w:t>
            </w:r>
            <w:r>
              <w:rPr>
                <w:lang w:val="nb-NO"/>
              </w:rPr>
              <w:t xml:space="preserve">Q5D-5L og </w:t>
            </w:r>
            <w:r w:rsidRPr="006C7CC3">
              <w:rPr>
                <w:lang w:val="nb-NO"/>
              </w:rPr>
              <w:t>EQ-VAS</w:t>
            </w:r>
          </w:p>
        </w:tc>
        <w:tc>
          <w:tcPr>
            <w:tcW w:w="1532" w:type="dxa"/>
          </w:tcPr>
          <w:p w14:paraId="777CE103" w14:textId="77777777" w:rsidR="007D59E3" w:rsidRDefault="007D59E3" w:rsidP="00E70725">
            <w:pPr>
              <w:rPr>
                <w:lang w:val="nb-NO"/>
              </w:rPr>
            </w:pPr>
            <w:r>
              <w:rPr>
                <w:lang w:val="nb-NO"/>
              </w:rPr>
              <w:t>HRQL</w:t>
            </w:r>
          </w:p>
          <w:p w14:paraId="0CD139F6" w14:textId="77777777" w:rsidR="007D59E3" w:rsidRDefault="007D59E3" w:rsidP="00E70725">
            <w:pPr>
              <w:rPr>
                <w:lang w:val="nb-NO"/>
              </w:rPr>
            </w:pPr>
            <w:r>
              <w:rPr>
                <w:lang w:val="nb-NO"/>
              </w:rPr>
              <w:t>EQ5D-5L</w:t>
            </w:r>
          </w:p>
          <w:p w14:paraId="51A94E3C" w14:textId="77777777" w:rsidR="007D59E3" w:rsidRDefault="007D59E3" w:rsidP="00E70725">
            <w:pPr>
              <w:rPr>
                <w:lang w:val="nb-NO"/>
              </w:rPr>
            </w:pPr>
            <w:r w:rsidRPr="00586E59">
              <w:rPr>
                <w:lang w:val="nb-NO"/>
              </w:rPr>
              <w:t>EQ-VAS</w:t>
            </w:r>
          </w:p>
        </w:tc>
        <w:tc>
          <w:tcPr>
            <w:tcW w:w="1653" w:type="dxa"/>
          </w:tcPr>
          <w:p w14:paraId="672B32A7" w14:textId="77777777" w:rsidR="007D59E3" w:rsidRPr="00C9579E" w:rsidRDefault="007D59E3" w:rsidP="00E70725">
            <w:r>
              <w:t xml:space="preserve">Health-related quality of life measured with EQ5D-5L AND </w:t>
            </w:r>
            <w:r w:rsidRPr="006C7CC3">
              <w:t>EQ-VAS</w:t>
            </w:r>
          </w:p>
        </w:tc>
        <w:tc>
          <w:tcPr>
            <w:tcW w:w="1548" w:type="dxa"/>
          </w:tcPr>
          <w:p w14:paraId="7F432F38" w14:textId="77777777" w:rsidR="007D59E3" w:rsidRPr="00586E59" w:rsidRDefault="007D59E3" w:rsidP="003D0618">
            <w:r w:rsidRPr="00586E59">
              <w:t>HRQL</w:t>
            </w:r>
          </w:p>
          <w:p w14:paraId="4F776F87" w14:textId="77777777" w:rsidR="007D59E3" w:rsidRPr="00586E59" w:rsidRDefault="007D59E3" w:rsidP="003D0618">
            <w:r w:rsidRPr="00586E59">
              <w:t>EQ5D-5L</w:t>
            </w:r>
          </w:p>
          <w:p w14:paraId="33FE755F" w14:textId="77777777" w:rsidR="007D59E3" w:rsidRPr="009D6D06" w:rsidRDefault="007D59E3" w:rsidP="003D0618">
            <w:r w:rsidRPr="006C7CC3">
              <w:t>EQ-VAS</w:t>
            </w:r>
          </w:p>
        </w:tc>
        <w:tc>
          <w:tcPr>
            <w:tcW w:w="945" w:type="dxa"/>
          </w:tcPr>
          <w:p w14:paraId="43E9837F" w14:textId="262A2745" w:rsidR="007D59E3" w:rsidRDefault="00823DAE" w:rsidP="003D0618">
            <w:r>
              <w:fldChar w:fldCharType="begin">
                <w:fldData xml:space="preserve">PEVuZE5vdGU+PENpdGU+PEF1dGhvcj5HYXJyYXR0PC9BdXRob3I+PFllYXI+MjAyMTwvWWVhcj48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</w:fldData>
              </w:fldChar>
            </w:r>
            <w:r w:rsidR="00E85CDD">
              <w:instrText xml:space="preserve"> ADDIN EN.CITE </w:instrText>
            </w:r>
            <w:r w:rsidR="00E85CDD">
              <w:fldChar w:fldCharType="begin">
                <w:fldData xml:space="preserve">PEVuZE5vdGU+PENpdGU+PEF1dGhvcj5HYXJyYXR0PC9BdXRob3I+PFllYXI+MjAyMTwvWWVhcj48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</w:fldData>
              </w:fldChar>
            </w:r>
            <w:r w:rsidR="00E85CDD">
              <w:instrText xml:space="preserve"> ADDIN EN.CITE.DATA </w:instrText>
            </w:r>
            <w:r w:rsidR="00E85CDD">
              <w:fldChar w:fldCharType="end"/>
            </w:r>
            <w:r>
              <w:fldChar w:fldCharType="separate"/>
            </w:r>
            <w:r w:rsidR="00E85CDD">
              <w:rPr>
                <w:noProof/>
              </w:rPr>
              <w:t>[7-9]</w:t>
            </w:r>
            <w:r>
              <w:fldChar w:fldCharType="end"/>
            </w:r>
          </w:p>
          <w:p w14:paraId="70666BA3" w14:textId="2E90ECF0" w:rsidR="00EA6C54" w:rsidRPr="00586E59" w:rsidRDefault="00EA6C54" w:rsidP="003D0618">
            <w:r>
              <w:t xml:space="preserve">Valueset </w:t>
            </w:r>
            <w:r w:rsidR="00E62BC8">
              <w:fldChar w:fldCharType="begin">
                <w:fldData xml:space="preserve">PEVuZE5vdGU+PENpdGU+PEF1dGhvcj5HYXJyYXR0PC9BdXRob3I+PFllYXI+MjAyNTwvWWVhcj48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</w:fldData>
              </w:fldChar>
            </w:r>
            <w:r w:rsidR="00E62BC8">
              <w:instrText xml:space="preserve"> ADDIN EN.CITE </w:instrText>
            </w:r>
            <w:r w:rsidR="00E62BC8">
              <w:fldChar w:fldCharType="begin">
                <w:fldData xml:space="preserve">PEVuZE5vdGU+PENpdGU+PEF1dGhvcj5HYXJyYXR0PC9BdXRob3I+PFllYXI+MjAyNTwvWWVhcj48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</w:fldData>
              </w:fldChar>
            </w:r>
            <w:r w:rsidR="00E62BC8">
              <w:instrText xml:space="preserve"> ADDIN EN.CITE.DATA </w:instrText>
            </w:r>
            <w:r w:rsidR="00E62BC8">
              <w:fldChar w:fldCharType="end"/>
            </w:r>
            <w:r w:rsidR="00E62BC8">
              <w:fldChar w:fldCharType="separate"/>
            </w:r>
            <w:r w:rsidR="00E62BC8">
              <w:rPr>
                <w:noProof/>
              </w:rPr>
              <w:t>[10]</w:t>
            </w:r>
            <w:r w:rsidR="00E62BC8">
              <w:fldChar w:fldCharType="end"/>
            </w:r>
            <w:r w:rsidR="00D43D5C">
              <w:t xml:space="preserve"> </w:t>
            </w:r>
          </w:p>
        </w:tc>
      </w:tr>
      <w:tr w:rsidR="00333947" w14:paraId="78E201A2" w14:textId="77777777" w:rsidTr="00D66B5D">
        <w:tc>
          <w:tcPr>
            <w:tcW w:w="704" w:type="dxa"/>
          </w:tcPr>
          <w:p w14:paraId="352A7AA0" w14:textId="77777777" w:rsidR="007D59E3" w:rsidRPr="009D6D06" w:rsidRDefault="007D59E3" w:rsidP="00E70725"/>
        </w:tc>
        <w:tc>
          <w:tcPr>
            <w:tcW w:w="2680" w:type="dxa"/>
          </w:tcPr>
          <w:p w14:paraId="39AF2464" w14:textId="77777777" w:rsidR="007D59E3" w:rsidRPr="009D6D06" w:rsidRDefault="007D59E3" w:rsidP="00E70725">
            <w:r>
              <w:t>Subjektive helseplager</w:t>
            </w:r>
          </w:p>
        </w:tc>
        <w:tc>
          <w:tcPr>
            <w:tcW w:w="1532" w:type="dxa"/>
          </w:tcPr>
          <w:p w14:paraId="0F13E91F" w14:textId="77777777" w:rsidR="007D59E3" w:rsidRPr="009D6D06" w:rsidRDefault="007D59E3" w:rsidP="00E70725">
            <w:r>
              <w:t>SHC</w:t>
            </w:r>
          </w:p>
        </w:tc>
        <w:tc>
          <w:tcPr>
            <w:tcW w:w="1653" w:type="dxa"/>
          </w:tcPr>
          <w:p w14:paraId="09E3071B" w14:textId="77777777" w:rsidR="007D59E3" w:rsidRPr="00C9579E" w:rsidRDefault="007D59E3" w:rsidP="00E70725">
            <w:r w:rsidRPr="00CF4596">
              <w:t>Subjective health complaints</w:t>
            </w:r>
          </w:p>
        </w:tc>
        <w:tc>
          <w:tcPr>
            <w:tcW w:w="1548" w:type="dxa"/>
          </w:tcPr>
          <w:p w14:paraId="65945D2A" w14:textId="77777777" w:rsidR="007D59E3" w:rsidRPr="009D6D06" w:rsidRDefault="007D59E3" w:rsidP="00E70725">
            <w:r>
              <w:t>SHC</w:t>
            </w:r>
          </w:p>
        </w:tc>
        <w:tc>
          <w:tcPr>
            <w:tcW w:w="945" w:type="dxa"/>
          </w:tcPr>
          <w:p w14:paraId="07C7039B" w14:textId="27F65D88" w:rsidR="007D59E3" w:rsidRDefault="00DB4116" w:rsidP="00E70725">
            <w:r>
              <w:fldChar w:fldCharType="begin">
                <w:fldData xml:space="preserve">PEVuZE5vdGU+PENpdGU+PEF1dGhvcj5VcnNpbjwvQXV0aG9yPjxZZWFyPjE5ODg8L1llYXI+PFJl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</w:fldData>
              </w:fldChar>
            </w:r>
            <w:r w:rsidR="00E62BC8">
              <w:instrText xml:space="preserve"> ADDIN EN.CITE </w:instrText>
            </w:r>
            <w:r w:rsidR="00E62BC8">
              <w:fldChar w:fldCharType="begin">
                <w:fldData xml:space="preserve">PEVuZE5vdGU+PENpdGU+PEF1dGhvcj5VcnNpbjwvQXV0aG9yPjxZZWFyPjE5ODg8L1llYXI+PFJl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</w:fldData>
              </w:fldChar>
            </w:r>
            <w:r w:rsidR="00E62BC8">
              <w:instrText xml:space="preserve"> ADDIN EN.CITE.DATA </w:instrText>
            </w:r>
            <w:r w:rsidR="00E62BC8">
              <w:fldChar w:fldCharType="end"/>
            </w:r>
            <w:r>
              <w:fldChar w:fldCharType="separate"/>
            </w:r>
            <w:r w:rsidR="00E62BC8">
              <w:rPr>
                <w:noProof/>
              </w:rPr>
              <w:t>[11, 12]</w:t>
            </w:r>
            <w:r>
              <w:fldChar w:fldCharType="end"/>
            </w:r>
          </w:p>
        </w:tc>
      </w:tr>
      <w:tr w:rsidR="00333947" w14:paraId="48E247F3" w14:textId="77777777" w:rsidTr="00D66B5D">
        <w:tc>
          <w:tcPr>
            <w:tcW w:w="704" w:type="dxa"/>
          </w:tcPr>
          <w:p w14:paraId="1165AA20" w14:textId="77777777" w:rsidR="007D59E3" w:rsidRPr="009D6D06" w:rsidRDefault="007D59E3" w:rsidP="00E70725"/>
        </w:tc>
        <w:tc>
          <w:tcPr>
            <w:tcW w:w="2680" w:type="dxa"/>
          </w:tcPr>
          <w:p w14:paraId="043C5449" w14:textId="77777777" w:rsidR="007D59E3" w:rsidRPr="006F11AF" w:rsidRDefault="007D59E3" w:rsidP="00E70725">
            <w:pPr>
              <w:rPr>
                <w:lang w:val="nb-NO"/>
              </w:rPr>
            </w:pPr>
            <w:r w:rsidRPr="006F11AF">
              <w:rPr>
                <w:lang w:val="nb-NO"/>
              </w:rPr>
              <w:t>Hopkins skjema for psykisk s</w:t>
            </w:r>
            <w:r>
              <w:rPr>
                <w:lang w:val="nb-NO"/>
              </w:rPr>
              <w:t>ymptomtrykk</w:t>
            </w:r>
          </w:p>
        </w:tc>
        <w:tc>
          <w:tcPr>
            <w:tcW w:w="1532" w:type="dxa"/>
          </w:tcPr>
          <w:p w14:paraId="197A3303" w14:textId="77777777" w:rsidR="007D59E3" w:rsidRPr="009D6D06" w:rsidRDefault="007D59E3" w:rsidP="00E70725">
            <w:r w:rsidRPr="008951CE">
              <w:rPr>
                <w:rFonts w:asciiTheme="majorHAnsi" w:hAnsiTheme="majorHAnsi" w:cstheme="majorHAnsi"/>
                <w:szCs w:val="24"/>
              </w:rPr>
              <w:t>HSCL-10</w:t>
            </w:r>
          </w:p>
        </w:tc>
        <w:tc>
          <w:tcPr>
            <w:tcW w:w="1653" w:type="dxa"/>
          </w:tcPr>
          <w:p w14:paraId="0003C04D" w14:textId="77777777" w:rsidR="007D59E3" w:rsidRPr="00C9579E" w:rsidRDefault="007D59E3" w:rsidP="00E70725">
            <w:r w:rsidRPr="006F11AF">
              <w:t>Hopkins Symptom Checklist</w:t>
            </w:r>
          </w:p>
        </w:tc>
        <w:tc>
          <w:tcPr>
            <w:tcW w:w="1548" w:type="dxa"/>
          </w:tcPr>
          <w:p w14:paraId="2AF50505" w14:textId="77777777" w:rsidR="007D59E3" w:rsidRPr="009D6D06" w:rsidRDefault="007D59E3" w:rsidP="00E70725">
            <w:r w:rsidRPr="008951CE">
              <w:rPr>
                <w:rFonts w:asciiTheme="majorHAnsi" w:hAnsiTheme="majorHAnsi" w:cstheme="majorHAnsi"/>
                <w:szCs w:val="24"/>
              </w:rPr>
              <w:t>HSCL-10</w:t>
            </w:r>
          </w:p>
        </w:tc>
        <w:tc>
          <w:tcPr>
            <w:tcW w:w="945" w:type="dxa"/>
          </w:tcPr>
          <w:p w14:paraId="14CE4964" w14:textId="6AD76178" w:rsidR="007D59E3" w:rsidRPr="008951CE" w:rsidRDefault="00586E59" w:rsidP="00E70725">
            <w:pPr>
              <w:rPr>
                <w:rFonts w:asciiTheme="majorHAnsi" w:hAnsiTheme="majorHAnsi" w:cstheme="majorHAnsi"/>
                <w:szCs w:val="24"/>
              </w:rPr>
            </w:pPr>
            <w:r>
              <w:rPr>
                <w:rFonts w:asciiTheme="majorHAnsi" w:hAnsiTheme="majorHAnsi" w:cstheme="majorHAnsi"/>
                <w:szCs w:val="24"/>
              </w:rPr>
              <w:fldChar w:fldCharType="begin">
                <w:fldData xml:space="preserve">PEVuZE5vdGU+PENpdGU+PEF1dGhvcj5EZXJvZ2F0aXM8L0F1dGhvcj48WWVhcj4xOTc0PC9ZZWFy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</w:fldData>
              </w:fldChar>
            </w:r>
            <w:r w:rsidR="00E62BC8">
              <w:rPr>
                <w:rFonts w:asciiTheme="majorHAnsi" w:hAnsiTheme="majorHAnsi" w:cstheme="majorHAnsi"/>
                <w:szCs w:val="24"/>
              </w:rPr>
              <w:instrText xml:space="preserve"> ADDIN EN.CITE </w:instrText>
            </w:r>
            <w:r w:rsidR="00E62BC8">
              <w:rPr>
                <w:rFonts w:asciiTheme="majorHAnsi" w:hAnsiTheme="majorHAnsi" w:cstheme="majorHAnsi"/>
                <w:szCs w:val="24"/>
              </w:rPr>
              <w:fldChar w:fldCharType="begin">
                <w:fldData xml:space="preserve">PEVuZE5vdGU+PENpdGU+PEF1dGhvcj5EZXJvZ2F0aXM8L0F1dGhvcj48WWVhcj4xOTc0PC9ZZWFy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</w:fldData>
              </w:fldChar>
            </w:r>
            <w:r w:rsidR="00E62BC8">
              <w:rPr>
                <w:rFonts w:asciiTheme="majorHAnsi" w:hAnsiTheme="majorHAnsi" w:cstheme="majorHAnsi"/>
                <w:szCs w:val="24"/>
              </w:rPr>
              <w:instrText xml:space="preserve"> ADDIN EN.CITE.DATA </w:instrText>
            </w:r>
            <w:r w:rsidR="00E62BC8">
              <w:rPr>
                <w:rFonts w:asciiTheme="majorHAnsi" w:hAnsiTheme="majorHAnsi" w:cstheme="majorHAnsi"/>
                <w:szCs w:val="24"/>
              </w:rPr>
            </w:r>
            <w:r w:rsidR="00E62BC8">
              <w:rPr>
                <w:rFonts w:asciiTheme="majorHAnsi" w:hAnsiTheme="majorHAnsi" w:cstheme="majorHAnsi"/>
                <w:szCs w:val="24"/>
              </w:rPr>
              <w:fldChar w:fldCharType="end"/>
            </w:r>
            <w:r>
              <w:rPr>
                <w:rFonts w:asciiTheme="majorHAnsi" w:hAnsiTheme="majorHAnsi" w:cstheme="majorHAnsi"/>
                <w:szCs w:val="24"/>
              </w:rPr>
            </w:r>
            <w:r>
              <w:rPr>
                <w:rFonts w:asciiTheme="majorHAnsi" w:hAnsiTheme="majorHAnsi" w:cstheme="majorHAnsi"/>
                <w:szCs w:val="24"/>
              </w:rPr>
              <w:fldChar w:fldCharType="separate"/>
            </w:r>
            <w:r w:rsidR="00E62BC8">
              <w:rPr>
                <w:rFonts w:asciiTheme="majorHAnsi" w:hAnsiTheme="majorHAnsi" w:cstheme="majorHAnsi"/>
                <w:noProof/>
                <w:szCs w:val="24"/>
              </w:rPr>
              <w:t>[13, 14]</w:t>
            </w:r>
            <w:r>
              <w:rPr>
                <w:rFonts w:asciiTheme="majorHAnsi" w:hAnsiTheme="majorHAnsi" w:cstheme="majorHAnsi"/>
                <w:szCs w:val="24"/>
              </w:rPr>
              <w:fldChar w:fldCharType="end"/>
            </w:r>
          </w:p>
        </w:tc>
      </w:tr>
      <w:tr w:rsidR="00333947" w14:paraId="0DBC08B5" w14:textId="77777777" w:rsidTr="00D66B5D">
        <w:tc>
          <w:tcPr>
            <w:tcW w:w="704" w:type="dxa"/>
          </w:tcPr>
          <w:p w14:paraId="2BEF0377" w14:textId="77777777" w:rsidR="007D59E3" w:rsidRPr="009D6D06" w:rsidRDefault="007D59E3" w:rsidP="00E70725"/>
        </w:tc>
        <w:tc>
          <w:tcPr>
            <w:tcW w:w="2680" w:type="dxa"/>
          </w:tcPr>
          <w:p w14:paraId="0B64C7A6" w14:textId="77777777" w:rsidR="007D59E3" w:rsidRPr="00CD4F1C" w:rsidRDefault="007D59E3" w:rsidP="00E70725">
            <w:pPr>
              <w:rPr>
                <w:lang w:val="nb-NO"/>
              </w:rPr>
            </w:pPr>
            <w:r w:rsidRPr="00CD4F1C">
              <w:rPr>
                <w:lang w:val="nb-NO"/>
              </w:rPr>
              <w:t>Spørreskjema fo</w:t>
            </w:r>
            <w:r>
              <w:rPr>
                <w:lang w:val="nb-NO"/>
              </w:rPr>
              <w:t>r smerte, fysisk aktivitet og jobb</w:t>
            </w:r>
          </w:p>
        </w:tc>
        <w:tc>
          <w:tcPr>
            <w:tcW w:w="1532" w:type="dxa"/>
          </w:tcPr>
          <w:p w14:paraId="344BCF7F" w14:textId="77777777" w:rsidR="007D59E3" w:rsidRPr="009D6D06" w:rsidRDefault="007D59E3" w:rsidP="00E70725">
            <w:r w:rsidRPr="008951CE">
              <w:rPr>
                <w:rFonts w:asciiTheme="majorHAnsi" w:hAnsiTheme="majorHAnsi" w:cstheme="majorHAnsi"/>
                <w:szCs w:val="24"/>
              </w:rPr>
              <w:t>FABQ</w:t>
            </w:r>
          </w:p>
        </w:tc>
        <w:tc>
          <w:tcPr>
            <w:tcW w:w="1653" w:type="dxa"/>
          </w:tcPr>
          <w:p w14:paraId="5B640AB6" w14:textId="77777777" w:rsidR="007D59E3" w:rsidRPr="00C9579E" w:rsidRDefault="007D59E3" w:rsidP="00E70725">
            <w:r w:rsidRPr="006F11AF">
              <w:t xml:space="preserve">The Fear-avoidance beliefs </w:t>
            </w:r>
            <w:r w:rsidR="004341B3" w:rsidRPr="006F11AF">
              <w:t>questionnaire</w:t>
            </w:r>
          </w:p>
        </w:tc>
        <w:tc>
          <w:tcPr>
            <w:tcW w:w="1548" w:type="dxa"/>
          </w:tcPr>
          <w:p w14:paraId="27FBBE36" w14:textId="77777777" w:rsidR="007D59E3" w:rsidRPr="009D6D06" w:rsidRDefault="007D59E3" w:rsidP="00E70725">
            <w:r w:rsidRPr="008951CE">
              <w:rPr>
                <w:rFonts w:asciiTheme="majorHAnsi" w:hAnsiTheme="majorHAnsi" w:cstheme="majorHAnsi"/>
                <w:szCs w:val="24"/>
              </w:rPr>
              <w:t>FABQ</w:t>
            </w:r>
          </w:p>
        </w:tc>
        <w:tc>
          <w:tcPr>
            <w:tcW w:w="945" w:type="dxa"/>
          </w:tcPr>
          <w:p w14:paraId="7FBCEC23" w14:textId="477FC55F" w:rsidR="007D59E3" w:rsidRPr="008951CE" w:rsidRDefault="00586E59" w:rsidP="00E70725">
            <w:pPr>
              <w:rPr>
                <w:rFonts w:asciiTheme="majorHAnsi" w:hAnsiTheme="majorHAnsi" w:cstheme="majorHAnsi"/>
                <w:szCs w:val="24"/>
              </w:rPr>
            </w:pPr>
            <w:r>
              <w:rPr>
                <w:rFonts w:asciiTheme="majorHAnsi" w:hAnsiTheme="majorHAnsi" w:cstheme="majorHAnsi"/>
                <w:szCs w:val="24"/>
              </w:rPr>
              <w:fldChar w:fldCharType="begin">
                <w:fldData xml:space="preserve">PEVuZE5vdGU+PENpdGU+PEF1dGhvcj5XYWRkZWxsPC9BdXRob3I+PFllYXI+MTk5MzwvWWVhcj48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</w:fldData>
              </w:fldChar>
            </w:r>
            <w:r w:rsidR="00E62BC8">
              <w:rPr>
                <w:rFonts w:asciiTheme="majorHAnsi" w:hAnsiTheme="majorHAnsi" w:cstheme="majorHAnsi"/>
                <w:szCs w:val="24"/>
              </w:rPr>
              <w:instrText xml:space="preserve"> ADDIN EN.CITE </w:instrText>
            </w:r>
            <w:r w:rsidR="00E62BC8">
              <w:rPr>
                <w:rFonts w:asciiTheme="majorHAnsi" w:hAnsiTheme="majorHAnsi" w:cstheme="majorHAnsi"/>
                <w:szCs w:val="24"/>
              </w:rPr>
              <w:fldChar w:fldCharType="begin">
                <w:fldData xml:space="preserve">PEVuZE5vdGU+PENpdGU+PEF1dGhvcj5XYWRkZWxsPC9BdXRob3I+PFllYXI+MTk5MzwvWWVhcj48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</w:fldData>
              </w:fldChar>
            </w:r>
            <w:r w:rsidR="00E62BC8">
              <w:rPr>
                <w:rFonts w:asciiTheme="majorHAnsi" w:hAnsiTheme="majorHAnsi" w:cstheme="majorHAnsi"/>
                <w:szCs w:val="24"/>
              </w:rPr>
              <w:instrText xml:space="preserve"> ADDIN EN.CITE.DATA </w:instrText>
            </w:r>
            <w:r w:rsidR="00E62BC8">
              <w:rPr>
                <w:rFonts w:asciiTheme="majorHAnsi" w:hAnsiTheme="majorHAnsi" w:cstheme="majorHAnsi"/>
                <w:szCs w:val="24"/>
              </w:rPr>
            </w:r>
            <w:r w:rsidR="00E62BC8">
              <w:rPr>
                <w:rFonts w:asciiTheme="majorHAnsi" w:hAnsiTheme="majorHAnsi" w:cstheme="majorHAnsi"/>
                <w:szCs w:val="24"/>
              </w:rPr>
              <w:fldChar w:fldCharType="end"/>
            </w:r>
            <w:r>
              <w:rPr>
                <w:rFonts w:asciiTheme="majorHAnsi" w:hAnsiTheme="majorHAnsi" w:cstheme="majorHAnsi"/>
                <w:szCs w:val="24"/>
              </w:rPr>
            </w:r>
            <w:r>
              <w:rPr>
                <w:rFonts w:asciiTheme="majorHAnsi" w:hAnsiTheme="majorHAnsi" w:cstheme="majorHAnsi"/>
                <w:szCs w:val="24"/>
              </w:rPr>
              <w:fldChar w:fldCharType="separate"/>
            </w:r>
            <w:r w:rsidR="00E62BC8">
              <w:rPr>
                <w:rFonts w:asciiTheme="majorHAnsi" w:hAnsiTheme="majorHAnsi" w:cstheme="majorHAnsi"/>
                <w:noProof/>
                <w:szCs w:val="24"/>
              </w:rPr>
              <w:t>[15, 16]</w:t>
            </w:r>
            <w:r>
              <w:rPr>
                <w:rFonts w:asciiTheme="majorHAnsi" w:hAnsiTheme="majorHAnsi" w:cstheme="majorHAnsi"/>
                <w:szCs w:val="24"/>
              </w:rPr>
              <w:fldChar w:fldCharType="end"/>
            </w:r>
          </w:p>
        </w:tc>
      </w:tr>
      <w:tr w:rsidR="00333947" w14:paraId="02D7E11F" w14:textId="77777777" w:rsidTr="00D66B5D">
        <w:tc>
          <w:tcPr>
            <w:tcW w:w="704" w:type="dxa"/>
          </w:tcPr>
          <w:p w14:paraId="01A6C353" w14:textId="77777777" w:rsidR="007D59E3" w:rsidRPr="009D6D06" w:rsidRDefault="007D59E3" w:rsidP="00E70725"/>
        </w:tc>
        <w:tc>
          <w:tcPr>
            <w:tcW w:w="2680" w:type="dxa"/>
          </w:tcPr>
          <w:p w14:paraId="75A00A23" w14:textId="77777777" w:rsidR="007D59E3" w:rsidRPr="0095508A" w:rsidRDefault="00A3074E" w:rsidP="00E70725">
            <w:pPr>
              <w:rPr>
                <w:lang w:val="nb-NO"/>
              </w:rPr>
            </w:pPr>
            <w:r w:rsidRPr="0095508A">
              <w:rPr>
                <w:lang w:val="nb-NO"/>
              </w:rPr>
              <w:t>Saltin</w:t>
            </w:r>
            <w:r w:rsidR="00F238A8">
              <w:rPr>
                <w:lang w:val="nb-NO"/>
              </w:rPr>
              <w:t>-</w:t>
            </w:r>
            <w:r w:rsidRPr="0095508A">
              <w:rPr>
                <w:lang w:val="nb-NO"/>
              </w:rPr>
              <w:t xml:space="preserve">Grimby </w:t>
            </w:r>
            <w:r w:rsidR="0095508A" w:rsidRPr="0095508A">
              <w:rPr>
                <w:lang w:val="nb-NO"/>
              </w:rPr>
              <w:t>skala for fys</w:t>
            </w:r>
            <w:r w:rsidR="0095508A">
              <w:rPr>
                <w:lang w:val="nb-NO"/>
              </w:rPr>
              <w:t>isk aktivitet</w:t>
            </w:r>
          </w:p>
        </w:tc>
        <w:tc>
          <w:tcPr>
            <w:tcW w:w="1532" w:type="dxa"/>
          </w:tcPr>
          <w:p w14:paraId="17B1C965" w14:textId="77777777" w:rsidR="007D59E3" w:rsidRPr="0095508A" w:rsidRDefault="00F238A8" w:rsidP="00E70725">
            <w:pPr>
              <w:rPr>
                <w:lang w:val="nb-NO"/>
              </w:rPr>
            </w:pPr>
            <w:r>
              <w:rPr>
                <w:lang w:val="nb-NO"/>
              </w:rPr>
              <w:t>SGPALS</w:t>
            </w:r>
          </w:p>
        </w:tc>
        <w:tc>
          <w:tcPr>
            <w:tcW w:w="1653" w:type="dxa"/>
          </w:tcPr>
          <w:p w14:paraId="1A87DD45" w14:textId="77777777" w:rsidR="007D59E3" w:rsidRPr="00C9579E" w:rsidRDefault="00A3074E" w:rsidP="00E70725">
            <w:r>
              <w:t xml:space="preserve">Saltin Grimby Physical Activity </w:t>
            </w:r>
            <w:r w:rsidR="0095508A">
              <w:t>L</w:t>
            </w:r>
            <w:r>
              <w:t xml:space="preserve">evel </w:t>
            </w:r>
            <w:r w:rsidR="0095508A">
              <w:t>S</w:t>
            </w:r>
            <w:r>
              <w:t>cale</w:t>
            </w:r>
          </w:p>
        </w:tc>
        <w:tc>
          <w:tcPr>
            <w:tcW w:w="1548" w:type="dxa"/>
          </w:tcPr>
          <w:p w14:paraId="69404EAB" w14:textId="77777777" w:rsidR="007D59E3" w:rsidRPr="009D6D06" w:rsidRDefault="00F238A8" w:rsidP="00E70725">
            <w:r>
              <w:rPr>
                <w:lang w:val="nb-NO"/>
              </w:rPr>
              <w:t>SGPALS</w:t>
            </w:r>
          </w:p>
        </w:tc>
        <w:tc>
          <w:tcPr>
            <w:tcW w:w="945" w:type="dxa"/>
          </w:tcPr>
          <w:p w14:paraId="6316F593" w14:textId="58B13018" w:rsidR="007D59E3" w:rsidRPr="009D6D06" w:rsidRDefault="00333947" w:rsidP="00E70725">
            <w:r>
              <w:fldChar w:fldCharType="begin">
                <w:fldData xml:space="preserve">PEVuZE5vdGU+PENpdGU+PEF1dGhvcj5HcmltYnk8L0F1dGhvcj48WWVhcj4yMDE1PC9ZZWFyPjxS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</w:fldData>
              </w:fldChar>
            </w:r>
            <w:r w:rsidR="00E62BC8">
              <w:instrText xml:space="preserve"> ADDIN EN.CITE </w:instrText>
            </w:r>
            <w:r w:rsidR="00E62BC8">
              <w:fldChar w:fldCharType="begin">
                <w:fldData xml:space="preserve">PEVuZE5vdGU+PENpdGU+PEF1dGhvcj5HcmltYnk8L0F1dGhvcj48WWVhcj4yMDE1PC9ZZWFyPjxS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</w:fldData>
              </w:fldChar>
            </w:r>
            <w:r w:rsidR="00E62BC8">
              <w:instrText xml:space="preserve"> ADDIN EN.CITE.DATA </w:instrText>
            </w:r>
            <w:r w:rsidR="00E62BC8">
              <w:fldChar w:fldCharType="end"/>
            </w:r>
            <w:r>
              <w:fldChar w:fldCharType="separate"/>
            </w:r>
            <w:r w:rsidR="00E62BC8">
              <w:rPr>
                <w:noProof/>
              </w:rPr>
              <w:t>[17]</w:t>
            </w:r>
            <w:r>
              <w:fldChar w:fldCharType="end"/>
            </w:r>
          </w:p>
        </w:tc>
      </w:tr>
      <w:tr w:rsidR="00333947" w14:paraId="4E6E02ED" w14:textId="77777777" w:rsidTr="00D66B5D">
        <w:tc>
          <w:tcPr>
            <w:tcW w:w="704" w:type="dxa"/>
          </w:tcPr>
          <w:p w14:paraId="2EE41823" w14:textId="77777777" w:rsidR="007D59E3" w:rsidRPr="009D6D06" w:rsidRDefault="007D59E3" w:rsidP="00E70725"/>
        </w:tc>
        <w:tc>
          <w:tcPr>
            <w:tcW w:w="2680" w:type="dxa"/>
          </w:tcPr>
          <w:p w14:paraId="7F7EC131" w14:textId="783413E4" w:rsidR="007D59E3" w:rsidRPr="00E21AA0" w:rsidRDefault="00E21AA0" w:rsidP="00E70725">
            <w:pPr>
              <w:rPr>
                <w:lang w:val="nb-NO"/>
              </w:rPr>
            </w:pPr>
            <w:r w:rsidRPr="00E21AA0">
              <w:rPr>
                <w:lang w:val="nb-NO"/>
              </w:rPr>
              <w:t>Pasientoppfattet global opplevelse av e</w:t>
            </w:r>
            <w:r>
              <w:rPr>
                <w:lang w:val="nb-NO"/>
              </w:rPr>
              <w:t>ndring</w:t>
            </w:r>
          </w:p>
        </w:tc>
        <w:tc>
          <w:tcPr>
            <w:tcW w:w="1532" w:type="dxa"/>
          </w:tcPr>
          <w:p w14:paraId="3CC67AC6" w14:textId="746588A5" w:rsidR="007D59E3" w:rsidRPr="009D6D06" w:rsidRDefault="00E21AA0" w:rsidP="00E70725">
            <w:r>
              <w:t>PGIC</w:t>
            </w:r>
          </w:p>
        </w:tc>
        <w:tc>
          <w:tcPr>
            <w:tcW w:w="1653" w:type="dxa"/>
          </w:tcPr>
          <w:p w14:paraId="2560CF14" w14:textId="69740B08" w:rsidR="007D59E3" w:rsidRPr="00C9579E" w:rsidRDefault="00E21AA0" w:rsidP="00E70725">
            <w:r>
              <w:t>Patient global impression of change</w:t>
            </w:r>
          </w:p>
        </w:tc>
        <w:tc>
          <w:tcPr>
            <w:tcW w:w="1548" w:type="dxa"/>
          </w:tcPr>
          <w:p w14:paraId="0DF5013E" w14:textId="69EAF48F" w:rsidR="007D59E3" w:rsidRPr="009D6D06" w:rsidRDefault="00E21AA0" w:rsidP="00E70725">
            <w:r>
              <w:t>PGIC</w:t>
            </w:r>
          </w:p>
        </w:tc>
        <w:tc>
          <w:tcPr>
            <w:tcW w:w="945" w:type="dxa"/>
          </w:tcPr>
          <w:p w14:paraId="0B3D6C3C" w14:textId="49A0C21E" w:rsidR="007D59E3" w:rsidRPr="009D6D06" w:rsidRDefault="00E85CDD" w:rsidP="00E70725">
            <w:r>
              <w:fldChar w:fldCharType="begin"/>
            </w:r>
            <w:r w:rsidR="00E62BC8">
              <w:instrText xml:space="preserve"> ADDIN EN.CITE &lt;EndNote&gt;&lt;Cite&gt;&lt;Author&gt;Kamper&lt;/Author&gt;&lt;Year&gt;2010&lt;/Year&gt;&lt;RecNum&gt;110&lt;/RecNum&gt;&lt;DisplayText&gt;[18]&lt;/DisplayText&gt;&lt;record&gt;&lt;rec-number&gt;110&lt;/rec-number&gt;&lt;foreign-keys&gt;&lt;key app="EN" db-id="9ztdx9sv2fxa5bedaaxvwsab229afxvxevrr" timestamp="1758889115"&gt;110&lt;/key&gt;&lt;/foreign-keys&gt;&lt;ref-type name="Journal Article"&gt;17&lt;/ref-type&gt;&lt;contributors&gt;&lt;authors&gt;&lt;author&gt;Kamper, S. J.&lt;/author&gt;&lt;author&gt;Ostelo, R. W.&lt;/author&gt;&lt;author&gt;Knol, D. L.&lt;/author&gt;&lt;author&gt;Maher, C. G.&lt;/author&gt;&lt;author&gt;de Vet, H. C.&lt;/author&gt;&lt;author&gt;Hancock, M. J.&lt;/author&gt;&lt;/authors&gt;&lt;/contributors&gt;&lt;auth-address&gt;The George institute, University of Sydney, PO Box M201 Missenden Rd, Camperdown, NSW 2050, Australia. skamper@george.org.au&lt;/auth-address&gt;&lt;titles&gt;&lt;title&gt;Global Perceived Effect scales provided reliable assessments of health transition in people with musculoskeletal disorders, but ratings are strongly influenced by current status&lt;/title&gt;&lt;secondary-title&gt;J Clin Epidemiol&lt;/secondary-title&gt;&lt;/titles&gt;&lt;periodical&gt;&lt;full-title&gt;J Clin Epidemiol&lt;/full-title&gt;&lt;/periodical&gt;&lt;pages&gt;760-766 e1&lt;/pages&gt;&lt;volume&gt;63&lt;/volume&gt;&lt;number&gt;7&lt;/number&gt;&lt;edition&gt;20100108&lt;/edition&gt;&lt;keywords&gt;&lt;keyword&gt;Disability Evaluation&lt;/keyword&gt;&lt;keyword&gt;Health Status Indicators&lt;/keyword&gt;&lt;keyword&gt;Health Transition&lt;/keyword&gt;&lt;keyword&gt;Humans&lt;/keyword&gt;&lt;keyword&gt;Musculoskeletal Diseases/diagnosis/*epidemiology&lt;/keyword&gt;&lt;keyword&gt;Outcome Assessment, Health Care/*statistics &amp;amp; numerical data&lt;/keyword&gt;&lt;keyword&gt;Pain/diagnosis/*epidemiology&lt;/keyword&gt;&lt;keyword&gt;Reproducibility of Results&lt;/keyword&gt;&lt;/keywords&gt;&lt;dates&gt;&lt;year&gt;2010&lt;/year&gt;&lt;pub-dates&gt;&lt;date&gt;Jul&lt;/date&gt;&lt;/pub-dates&gt;&lt;/dates&gt;&lt;isbn&gt;1878-5921 (Electronic)&amp;#xD;0895-4356 (Linking)&lt;/isbn&gt;&lt;accession-num&gt;20056385&lt;/accession-num&gt;&lt;urls&gt;&lt;related-urls&gt;&lt;url&gt;https://www.ncbi.nlm.nih.gov/pubmed/20056385&lt;/url&gt;&lt;/related-urls&gt;&lt;/urls&gt;&lt;electronic-resource-num&gt;10.1016/j.jclinepi.2009.09.009&lt;/electronic-resource-num&gt;&lt;remote-database-name&gt;Medline&lt;/remote-database-name&gt;&lt;remote-database-provider&gt;NLM&lt;/remote-database-provider&gt;&lt;/record&gt;&lt;/Cite&gt;&lt;/EndNote&gt;</w:instrText>
            </w:r>
            <w:r>
              <w:fldChar w:fldCharType="separate"/>
            </w:r>
            <w:r w:rsidR="00E62BC8">
              <w:rPr>
                <w:noProof/>
              </w:rPr>
              <w:t>[18]</w:t>
            </w:r>
            <w:r>
              <w:fldChar w:fldCharType="end"/>
            </w:r>
          </w:p>
        </w:tc>
      </w:tr>
      <w:tr w:rsidR="00333947" w14:paraId="5B6D73DD" w14:textId="77777777" w:rsidTr="00D66B5D">
        <w:tc>
          <w:tcPr>
            <w:tcW w:w="704" w:type="dxa"/>
          </w:tcPr>
          <w:p w14:paraId="6D7322B9" w14:textId="77777777" w:rsidR="007D59E3" w:rsidRPr="009D6D06" w:rsidRDefault="007D59E3" w:rsidP="00E70725"/>
        </w:tc>
        <w:tc>
          <w:tcPr>
            <w:tcW w:w="2680" w:type="dxa"/>
          </w:tcPr>
          <w:p w14:paraId="7508113C" w14:textId="77777777" w:rsidR="007D59E3" w:rsidRPr="009D6D06" w:rsidRDefault="007D59E3" w:rsidP="00E70725"/>
        </w:tc>
        <w:tc>
          <w:tcPr>
            <w:tcW w:w="1532" w:type="dxa"/>
          </w:tcPr>
          <w:p w14:paraId="518A18B7" w14:textId="77777777" w:rsidR="007D59E3" w:rsidRPr="009D6D06" w:rsidRDefault="007D59E3" w:rsidP="00E70725"/>
        </w:tc>
        <w:tc>
          <w:tcPr>
            <w:tcW w:w="1653" w:type="dxa"/>
          </w:tcPr>
          <w:p w14:paraId="39E3104E" w14:textId="77777777" w:rsidR="007D59E3" w:rsidRPr="00C9579E" w:rsidRDefault="007D59E3" w:rsidP="00E70725"/>
        </w:tc>
        <w:tc>
          <w:tcPr>
            <w:tcW w:w="1548" w:type="dxa"/>
          </w:tcPr>
          <w:p w14:paraId="56F5426C" w14:textId="77777777" w:rsidR="007D59E3" w:rsidRPr="009D6D06" w:rsidRDefault="007D59E3" w:rsidP="00E70725"/>
        </w:tc>
        <w:tc>
          <w:tcPr>
            <w:tcW w:w="945" w:type="dxa"/>
          </w:tcPr>
          <w:p w14:paraId="1A020B05" w14:textId="77777777" w:rsidR="007D59E3" w:rsidRPr="009D6D06" w:rsidRDefault="007D59E3" w:rsidP="00E70725"/>
        </w:tc>
      </w:tr>
      <w:tr w:rsidR="00333947" w14:paraId="70F8E1F1" w14:textId="77777777" w:rsidTr="00D66B5D">
        <w:tc>
          <w:tcPr>
            <w:tcW w:w="704" w:type="dxa"/>
          </w:tcPr>
          <w:p w14:paraId="1102D635" w14:textId="77777777" w:rsidR="007D59E3" w:rsidRPr="009D6D06" w:rsidRDefault="007D59E3" w:rsidP="00E70725"/>
        </w:tc>
        <w:tc>
          <w:tcPr>
            <w:tcW w:w="2680" w:type="dxa"/>
          </w:tcPr>
          <w:p w14:paraId="34E05877" w14:textId="77777777" w:rsidR="007D59E3" w:rsidRPr="009D6D06" w:rsidRDefault="007D59E3" w:rsidP="00E70725"/>
        </w:tc>
        <w:tc>
          <w:tcPr>
            <w:tcW w:w="1532" w:type="dxa"/>
          </w:tcPr>
          <w:p w14:paraId="1DAEA353" w14:textId="77777777" w:rsidR="007D59E3" w:rsidRPr="009D6D06" w:rsidRDefault="007D59E3" w:rsidP="00E70725"/>
        </w:tc>
        <w:tc>
          <w:tcPr>
            <w:tcW w:w="1653" w:type="dxa"/>
          </w:tcPr>
          <w:p w14:paraId="4FBC75AD" w14:textId="77777777" w:rsidR="007D59E3" w:rsidRPr="00C9579E" w:rsidRDefault="007D59E3" w:rsidP="00E70725"/>
        </w:tc>
        <w:tc>
          <w:tcPr>
            <w:tcW w:w="1548" w:type="dxa"/>
          </w:tcPr>
          <w:p w14:paraId="0BFB557A" w14:textId="77777777" w:rsidR="007D59E3" w:rsidRPr="009D6D06" w:rsidRDefault="007D59E3" w:rsidP="00E70725"/>
        </w:tc>
        <w:tc>
          <w:tcPr>
            <w:tcW w:w="945" w:type="dxa"/>
          </w:tcPr>
          <w:p w14:paraId="440AE4D0" w14:textId="77777777" w:rsidR="007D59E3" w:rsidRPr="009D6D06" w:rsidRDefault="007D59E3" w:rsidP="00E70725"/>
        </w:tc>
      </w:tr>
      <w:tr w:rsidR="00333947" w14:paraId="773516D9" w14:textId="77777777" w:rsidTr="00D66B5D">
        <w:tc>
          <w:tcPr>
            <w:tcW w:w="704" w:type="dxa"/>
          </w:tcPr>
          <w:p w14:paraId="1700C759" w14:textId="77777777" w:rsidR="007D59E3" w:rsidRPr="009D6D06" w:rsidRDefault="007D59E3" w:rsidP="00E70725"/>
        </w:tc>
        <w:tc>
          <w:tcPr>
            <w:tcW w:w="2680" w:type="dxa"/>
          </w:tcPr>
          <w:p w14:paraId="13EC7149" w14:textId="77777777" w:rsidR="007D59E3" w:rsidRPr="009D6D06" w:rsidRDefault="007D59E3" w:rsidP="00E70725"/>
        </w:tc>
        <w:tc>
          <w:tcPr>
            <w:tcW w:w="1532" w:type="dxa"/>
          </w:tcPr>
          <w:p w14:paraId="70C2A9B9" w14:textId="77777777" w:rsidR="007D59E3" w:rsidRPr="009D6D06" w:rsidRDefault="007D59E3" w:rsidP="00E70725"/>
        </w:tc>
        <w:tc>
          <w:tcPr>
            <w:tcW w:w="1653" w:type="dxa"/>
          </w:tcPr>
          <w:p w14:paraId="76F624DA" w14:textId="77777777" w:rsidR="007D59E3" w:rsidRPr="00C9579E" w:rsidRDefault="007D59E3" w:rsidP="00E70725"/>
        </w:tc>
        <w:tc>
          <w:tcPr>
            <w:tcW w:w="1548" w:type="dxa"/>
          </w:tcPr>
          <w:p w14:paraId="5BF0A8C5" w14:textId="77777777" w:rsidR="007D59E3" w:rsidRPr="009D6D06" w:rsidRDefault="007D59E3" w:rsidP="00E70725"/>
        </w:tc>
        <w:tc>
          <w:tcPr>
            <w:tcW w:w="945" w:type="dxa"/>
          </w:tcPr>
          <w:p w14:paraId="3A8764DC" w14:textId="77777777" w:rsidR="007D59E3" w:rsidRPr="009D6D06" w:rsidRDefault="007D59E3" w:rsidP="00E70725"/>
        </w:tc>
      </w:tr>
      <w:tr w:rsidR="00333947" w14:paraId="1A48AAC3" w14:textId="77777777" w:rsidTr="00D66B5D">
        <w:tc>
          <w:tcPr>
            <w:tcW w:w="704" w:type="dxa"/>
          </w:tcPr>
          <w:p w14:paraId="4ABA753F" w14:textId="77777777" w:rsidR="007D59E3" w:rsidRPr="009D6D06" w:rsidRDefault="007D59E3" w:rsidP="00E70725"/>
        </w:tc>
        <w:tc>
          <w:tcPr>
            <w:tcW w:w="2680" w:type="dxa"/>
          </w:tcPr>
          <w:p w14:paraId="6E30D9CF" w14:textId="77777777" w:rsidR="007D59E3" w:rsidRPr="009D6D06" w:rsidRDefault="007D59E3" w:rsidP="00E70725"/>
        </w:tc>
        <w:tc>
          <w:tcPr>
            <w:tcW w:w="1532" w:type="dxa"/>
          </w:tcPr>
          <w:p w14:paraId="6320D7ED" w14:textId="77777777" w:rsidR="007D59E3" w:rsidRPr="009D6D06" w:rsidRDefault="007D59E3" w:rsidP="00E70725"/>
        </w:tc>
        <w:tc>
          <w:tcPr>
            <w:tcW w:w="1653" w:type="dxa"/>
          </w:tcPr>
          <w:p w14:paraId="7E089781" w14:textId="77777777" w:rsidR="007D59E3" w:rsidRPr="00C9579E" w:rsidRDefault="007D59E3" w:rsidP="00E70725"/>
        </w:tc>
        <w:tc>
          <w:tcPr>
            <w:tcW w:w="1548" w:type="dxa"/>
          </w:tcPr>
          <w:p w14:paraId="2AA92C19" w14:textId="77777777" w:rsidR="007D59E3" w:rsidRPr="009D6D06" w:rsidRDefault="007D59E3" w:rsidP="00E70725"/>
        </w:tc>
        <w:tc>
          <w:tcPr>
            <w:tcW w:w="945" w:type="dxa"/>
          </w:tcPr>
          <w:p w14:paraId="370D74DA" w14:textId="77777777" w:rsidR="007D59E3" w:rsidRPr="009D6D06" w:rsidRDefault="007D59E3" w:rsidP="00E70725"/>
        </w:tc>
      </w:tr>
      <w:tr w:rsidR="00333947" w14:paraId="21F85B61" w14:textId="77777777" w:rsidTr="00D66B5D">
        <w:tc>
          <w:tcPr>
            <w:tcW w:w="704" w:type="dxa"/>
          </w:tcPr>
          <w:p w14:paraId="70CBACF7" w14:textId="77777777" w:rsidR="007D59E3" w:rsidRPr="009D6D06" w:rsidRDefault="007D59E3" w:rsidP="00E70725"/>
        </w:tc>
        <w:tc>
          <w:tcPr>
            <w:tcW w:w="2680" w:type="dxa"/>
          </w:tcPr>
          <w:p w14:paraId="50B76D6D" w14:textId="77777777" w:rsidR="007D59E3" w:rsidRPr="009D6D06" w:rsidRDefault="007D59E3" w:rsidP="00E70725"/>
        </w:tc>
        <w:tc>
          <w:tcPr>
            <w:tcW w:w="1532" w:type="dxa"/>
          </w:tcPr>
          <w:p w14:paraId="27EDC571" w14:textId="77777777" w:rsidR="007D59E3" w:rsidRPr="009D6D06" w:rsidRDefault="007D59E3" w:rsidP="00E70725"/>
        </w:tc>
        <w:tc>
          <w:tcPr>
            <w:tcW w:w="1653" w:type="dxa"/>
          </w:tcPr>
          <w:p w14:paraId="67BC4788" w14:textId="77777777" w:rsidR="007D59E3" w:rsidRPr="00C9579E" w:rsidRDefault="007D59E3" w:rsidP="00E70725"/>
        </w:tc>
        <w:tc>
          <w:tcPr>
            <w:tcW w:w="1548" w:type="dxa"/>
          </w:tcPr>
          <w:p w14:paraId="3D11112F" w14:textId="77777777" w:rsidR="007D59E3" w:rsidRPr="009D6D06" w:rsidRDefault="007D59E3" w:rsidP="00E70725"/>
        </w:tc>
        <w:tc>
          <w:tcPr>
            <w:tcW w:w="945" w:type="dxa"/>
          </w:tcPr>
          <w:p w14:paraId="52CD1DAD" w14:textId="77777777" w:rsidR="007D59E3" w:rsidRPr="009D6D06" w:rsidRDefault="007D59E3" w:rsidP="00E70725"/>
        </w:tc>
      </w:tr>
      <w:tr w:rsidR="00333947" w14:paraId="77B9D0BC" w14:textId="77777777" w:rsidTr="00D66B5D">
        <w:tc>
          <w:tcPr>
            <w:tcW w:w="704" w:type="dxa"/>
          </w:tcPr>
          <w:p w14:paraId="4FD6506F" w14:textId="77777777" w:rsidR="007D59E3" w:rsidRPr="009D6D06" w:rsidRDefault="007D59E3" w:rsidP="00E70725"/>
        </w:tc>
        <w:tc>
          <w:tcPr>
            <w:tcW w:w="2680" w:type="dxa"/>
          </w:tcPr>
          <w:p w14:paraId="6BD89501" w14:textId="77777777" w:rsidR="007D59E3" w:rsidRPr="009D6D06" w:rsidRDefault="007D59E3" w:rsidP="00E70725"/>
        </w:tc>
        <w:tc>
          <w:tcPr>
            <w:tcW w:w="1532" w:type="dxa"/>
          </w:tcPr>
          <w:p w14:paraId="6ED929AB" w14:textId="77777777" w:rsidR="007D59E3" w:rsidRPr="009D6D06" w:rsidRDefault="007D59E3" w:rsidP="00E70725"/>
        </w:tc>
        <w:tc>
          <w:tcPr>
            <w:tcW w:w="1653" w:type="dxa"/>
          </w:tcPr>
          <w:p w14:paraId="1C206AF3" w14:textId="77777777" w:rsidR="007D59E3" w:rsidRPr="00C9579E" w:rsidRDefault="007D59E3" w:rsidP="00E70725"/>
        </w:tc>
        <w:tc>
          <w:tcPr>
            <w:tcW w:w="1548" w:type="dxa"/>
          </w:tcPr>
          <w:p w14:paraId="22B3C06D" w14:textId="77777777" w:rsidR="007D59E3" w:rsidRPr="009D6D06" w:rsidRDefault="007D59E3" w:rsidP="00E70725"/>
        </w:tc>
        <w:tc>
          <w:tcPr>
            <w:tcW w:w="945" w:type="dxa"/>
          </w:tcPr>
          <w:p w14:paraId="64E9C866" w14:textId="77777777" w:rsidR="007D59E3" w:rsidRPr="009D6D06" w:rsidRDefault="007D59E3" w:rsidP="00E70725"/>
        </w:tc>
      </w:tr>
      <w:tr w:rsidR="00333947" w14:paraId="06AF8D58" w14:textId="77777777" w:rsidTr="00D66B5D">
        <w:tc>
          <w:tcPr>
            <w:tcW w:w="704" w:type="dxa"/>
          </w:tcPr>
          <w:p w14:paraId="2E89BAC7" w14:textId="77777777" w:rsidR="007D59E3" w:rsidRPr="009D6D06" w:rsidRDefault="007D59E3" w:rsidP="00E70725"/>
        </w:tc>
        <w:tc>
          <w:tcPr>
            <w:tcW w:w="2680" w:type="dxa"/>
          </w:tcPr>
          <w:p w14:paraId="74CF2F25" w14:textId="77777777" w:rsidR="007D59E3" w:rsidRPr="009D6D06" w:rsidRDefault="007D59E3" w:rsidP="00E70725"/>
        </w:tc>
        <w:tc>
          <w:tcPr>
            <w:tcW w:w="1532" w:type="dxa"/>
          </w:tcPr>
          <w:p w14:paraId="4B5089E3" w14:textId="77777777" w:rsidR="007D59E3" w:rsidRPr="009D6D06" w:rsidRDefault="007D59E3" w:rsidP="00E70725"/>
        </w:tc>
        <w:tc>
          <w:tcPr>
            <w:tcW w:w="1653" w:type="dxa"/>
          </w:tcPr>
          <w:p w14:paraId="6BC6B596" w14:textId="77777777" w:rsidR="007D59E3" w:rsidRPr="00C9579E" w:rsidRDefault="007D59E3" w:rsidP="00E70725"/>
        </w:tc>
        <w:tc>
          <w:tcPr>
            <w:tcW w:w="1548" w:type="dxa"/>
          </w:tcPr>
          <w:p w14:paraId="41311974" w14:textId="77777777" w:rsidR="007D59E3" w:rsidRPr="009D6D06" w:rsidRDefault="007D59E3" w:rsidP="00E70725"/>
        </w:tc>
        <w:tc>
          <w:tcPr>
            <w:tcW w:w="945" w:type="dxa"/>
          </w:tcPr>
          <w:p w14:paraId="13AA4897" w14:textId="77777777" w:rsidR="007D59E3" w:rsidRPr="009D6D06" w:rsidRDefault="007D59E3" w:rsidP="00E70725"/>
        </w:tc>
      </w:tr>
      <w:tr w:rsidR="00333947" w14:paraId="40A6C4B4" w14:textId="77777777" w:rsidTr="00D66B5D">
        <w:tc>
          <w:tcPr>
            <w:tcW w:w="704" w:type="dxa"/>
          </w:tcPr>
          <w:p w14:paraId="17CE1D32" w14:textId="77777777" w:rsidR="007D59E3" w:rsidRPr="009D6D06" w:rsidRDefault="007D59E3" w:rsidP="00E70725"/>
        </w:tc>
        <w:tc>
          <w:tcPr>
            <w:tcW w:w="2680" w:type="dxa"/>
          </w:tcPr>
          <w:p w14:paraId="5942D1CB" w14:textId="21FFEEB5" w:rsidR="007D59E3" w:rsidRPr="009D6D06" w:rsidRDefault="00D334A7" w:rsidP="00E70725">
            <w:r>
              <w:t xml:space="preserve"> </w:t>
            </w:r>
          </w:p>
        </w:tc>
        <w:tc>
          <w:tcPr>
            <w:tcW w:w="1532" w:type="dxa"/>
          </w:tcPr>
          <w:p w14:paraId="73772F49" w14:textId="77777777" w:rsidR="007D59E3" w:rsidRPr="009D6D06" w:rsidRDefault="007D59E3" w:rsidP="00E70725"/>
        </w:tc>
        <w:tc>
          <w:tcPr>
            <w:tcW w:w="1653" w:type="dxa"/>
          </w:tcPr>
          <w:p w14:paraId="3E5DFBDB" w14:textId="77777777" w:rsidR="00AE3588" w:rsidRPr="00C9579E" w:rsidRDefault="00AE3588" w:rsidP="00E70725"/>
        </w:tc>
        <w:tc>
          <w:tcPr>
            <w:tcW w:w="1548" w:type="dxa"/>
          </w:tcPr>
          <w:p w14:paraId="3693CF9C" w14:textId="77777777" w:rsidR="007D59E3" w:rsidRPr="009D6D06" w:rsidRDefault="007D59E3" w:rsidP="00E70725"/>
        </w:tc>
        <w:tc>
          <w:tcPr>
            <w:tcW w:w="945" w:type="dxa"/>
          </w:tcPr>
          <w:p w14:paraId="5F905F59" w14:textId="77777777" w:rsidR="007D59E3" w:rsidRPr="009D6D06" w:rsidRDefault="007D59E3" w:rsidP="00E70725"/>
        </w:tc>
      </w:tr>
    </w:tbl>
    <w:p w14:paraId="58D51265" w14:textId="77777777" w:rsidR="009C75BC" w:rsidRPr="009D6D06" w:rsidRDefault="009C75BC" w:rsidP="00EA06A6"/>
    <w:p w14:paraId="012F80D7" w14:textId="77777777" w:rsidR="007E0FCB" w:rsidRPr="009D6D06" w:rsidRDefault="00742C5C" w:rsidP="00742C5C">
      <w:pPr>
        <w:pStyle w:val="Overskrift2"/>
      </w:pPr>
      <w:r>
        <w:t>Referanseliste</w:t>
      </w:r>
    </w:p>
    <w:p w14:paraId="166E6AE9" w14:textId="77777777" w:rsidR="00586E59" w:rsidRDefault="00586E59" w:rsidP="005D0D46">
      <w:pPr>
        <w:pStyle w:val="Brdtekst"/>
        <w:rPr>
          <w:lang w:val="en-GB"/>
        </w:rPr>
      </w:pPr>
    </w:p>
    <w:p w14:paraId="250825F8" w14:textId="77777777" w:rsidR="00586E59" w:rsidRDefault="00586E59" w:rsidP="005D0D46">
      <w:pPr>
        <w:pStyle w:val="Brdtekst"/>
        <w:rPr>
          <w:lang w:val="en-GB"/>
        </w:rPr>
      </w:pPr>
    </w:p>
    <w:p w14:paraId="4E34EA81" w14:textId="77777777" w:rsidR="00E62BC8" w:rsidRPr="00E62BC8" w:rsidRDefault="00586E59" w:rsidP="00E62BC8">
      <w:pPr>
        <w:pStyle w:val="EndNoteBibliography"/>
        <w:spacing w:after="0"/>
        <w:ind w:left="720" w:hanging="720"/>
      </w:pPr>
      <w:r>
        <w:rPr>
          <w:lang w:val="en-GB"/>
        </w:rPr>
        <w:lastRenderedPageBreak/>
        <w:fldChar w:fldCharType="begin"/>
      </w:r>
      <w:r>
        <w:rPr>
          <w:lang w:val="en-GB"/>
        </w:rPr>
        <w:instrText xml:space="preserve"> ADDIN EN.REFLIST </w:instrText>
      </w:r>
      <w:r>
        <w:rPr>
          <w:lang w:val="en-GB"/>
        </w:rPr>
        <w:fldChar w:fldCharType="separate"/>
      </w:r>
      <w:r w:rsidR="00E62BC8" w:rsidRPr="00E62BC8">
        <w:t>1.</w:t>
      </w:r>
      <w:r w:rsidR="00E62BC8" w:rsidRPr="00E62BC8">
        <w:tab/>
        <w:t xml:space="preserve">Aars, N.A., et al., </w:t>
      </w:r>
      <w:r w:rsidR="00E62BC8" w:rsidRPr="00E62BC8">
        <w:rPr>
          <w:i/>
        </w:rPr>
        <w:t>Cohort profile: the Norwegian Neck and Back Registry (NNRR): a medical quality registry for patients with neck and back complaints.</w:t>
      </w:r>
      <w:r w:rsidR="00E62BC8" w:rsidRPr="00E62BC8">
        <w:t xml:space="preserve"> BMJ open, 2025. </w:t>
      </w:r>
      <w:r w:rsidR="00E62BC8" w:rsidRPr="00E62BC8">
        <w:rPr>
          <w:b/>
        </w:rPr>
        <w:t>15</w:t>
      </w:r>
      <w:r w:rsidR="00E62BC8" w:rsidRPr="00E62BC8">
        <w:t>(3): p. e096992.</w:t>
      </w:r>
    </w:p>
    <w:p w14:paraId="23BB6856" w14:textId="77777777" w:rsidR="00E62BC8" w:rsidRPr="00E62BC8" w:rsidRDefault="00E62BC8" w:rsidP="00E62BC8">
      <w:pPr>
        <w:pStyle w:val="EndNoteBibliography"/>
        <w:spacing w:after="0"/>
        <w:ind w:left="720" w:hanging="720"/>
      </w:pPr>
      <w:r w:rsidRPr="00E62BC8">
        <w:t>2.</w:t>
      </w:r>
      <w:r w:rsidRPr="00E62BC8">
        <w:tab/>
        <w:t xml:space="preserve">Seymour, R.A., </w:t>
      </w:r>
      <w:r w:rsidRPr="00E62BC8">
        <w:rPr>
          <w:i/>
        </w:rPr>
        <w:t>The Use of Pain Scales in Assessing the Efficacy of Analgesics in Postoperative Dental Pain.</w:t>
      </w:r>
      <w:r w:rsidRPr="00E62BC8">
        <w:t xml:space="preserve"> European Journal of Clinical Pharmacology, 1982. </w:t>
      </w:r>
      <w:r w:rsidRPr="00E62BC8">
        <w:rPr>
          <w:b/>
        </w:rPr>
        <w:t>23</w:t>
      </w:r>
      <w:r w:rsidRPr="00E62BC8">
        <w:t>(5): p. 441–444.</w:t>
      </w:r>
    </w:p>
    <w:p w14:paraId="51FA80EF" w14:textId="77777777" w:rsidR="00E62BC8" w:rsidRPr="00E62BC8" w:rsidRDefault="00E62BC8" w:rsidP="00E62BC8">
      <w:pPr>
        <w:pStyle w:val="EndNoteBibliography"/>
        <w:spacing w:after="0"/>
        <w:ind w:left="720" w:hanging="720"/>
      </w:pPr>
      <w:r w:rsidRPr="00E62BC8">
        <w:t>3.</w:t>
      </w:r>
      <w:r w:rsidRPr="00E62BC8">
        <w:tab/>
        <w:t xml:space="preserve">Grotle, M., J.I. Brox, and N.K. Vollestad, </w:t>
      </w:r>
      <w:r w:rsidRPr="00E62BC8">
        <w:rPr>
          <w:i/>
        </w:rPr>
        <w:t>Cross-cultural adaptation of the Norwegian versions of the Roland-Morris Disability Questionnaire and the Oswestry Disability Index.</w:t>
      </w:r>
      <w:r w:rsidRPr="00E62BC8">
        <w:t xml:space="preserve"> J Rehabil Med, 2003. </w:t>
      </w:r>
      <w:r w:rsidRPr="00E62BC8">
        <w:rPr>
          <w:b/>
        </w:rPr>
        <w:t>35</w:t>
      </w:r>
      <w:r w:rsidRPr="00E62BC8">
        <w:t>(5): p. 241–7.</w:t>
      </w:r>
    </w:p>
    <w:p w14:paraId="02F3D0CC" w14:textId="77777777" w:rsidR="00E62BC8" w:rsidRPr="00E62BC8" w:rsidRDefault="00E62BC8" w:rsidP="00E62BC8">
      <w:pPr>
        <w:pStyle w:val="EndNoteBibliography"/>
        <w:spacing w:after="0"/>
        <w:ind w:left="720" w:hanging="720"/>
      </w:pPr>
      <w:r w:rsidRPr="00E62BC8">
        <w:t>4.</w:t>
      </w:r>
      <w:r w:rsidRPr="00E62BC8">
        <w:tab/>
        <w:t xml:space="preserve">Fairbank, J.C., et al., </w:t>
      </w:r>
      <w:r w:rsidRPr="00E62BC8">
        <w:rPr>
          <w:i/>
        </w:rPr>
        <w:t>The Oswestry low back pain disability questionnaire.</w:t>
      </w:r>
      <w:r w:rsidRPr="00E62BC8">
        <w:t xml:space="preserve"> Physiotherapy, 1980. </w:t>
      </w:r>
      <w:r w:rsidRPr="00E62BC8">
        <w:rPr>
          <w:b/>
        </w:rPr>
        <w:t>66</w:t>
      </w:r>
      <w:r w:rsidRPr="00E62BC8">
        <w:t>(8): p. 271–3.</w:t>
      </w:r>
    </w:p>
    <w:p w14:paraId="308CC0E6" w14:textId="77777777" w:rsidR="00E62BC8" w:rsidRPr="00E62BC8" w:rsidRDefault="00E62BC8" w:rsidP="00E62BC8">
      <w:pPr>
        <w:pStyle w:val="EndNoteBibliography"/>
        <w:spacing w:after="0"/>
        <w:ind w:left="720" w:hanging="720"/>
      </w:pPr>
      <w:r w:rsidRPr="00E62BC8">
        <w:t>5.</w:t>
      </w:r>
      <w:r w:rsidRPr="00E62BC8">
        <w:tab/>
        <w:t xml:space="preserve">Vernon, H. and S. Mior, </w:t>
      </w:r>
      <w:r w:rsidRPr="00E62BC8">
        <w:rPr>
          <w:i/>
        </w:rPr>
        <w:t>The Neck Disability Index: a study of reliability and validity.</w:t>
      </w:r>
      <w:r w:rsidRPr="00E62BC8">
        <w:t xml:space="preserve"> J Manipulative Physiol Ther, 1991. </w:t>
      </w:r>
      <w:r w:rsidRPr="00E62BC8">
        <w:rPr>
          <w:b/>
        </w:rPr>
        <w:t>14</w:t>
      </w:r>
      <w:r w:rsidRPr="00E62BC8">
        <w:t>(7): p. 409–15.</w:t>
      </w:r>
    </w:p>
    <w:p w14:paraId="45F1CB44" w14:textId="77777777" w:rsidR="00E62BC8" w:rsidRPr="00E62BC8" w:rsidRDefault="00E62BC8" w:rsidP="00E62BC8">
      <w:pPr>
        <w:pStyle w:val="EndNoteBibliography"/>
        <w:spacing w:after="0"/>
        <w:ind w:left="720" w:hanging="720"/>
      </w:pPr>
      <w:r w:rsidRPr="00E62BC8">
        <w:t>6.</w:t>
      </w:r>
      <w:r w:rsidRPr="00E62BC8">
        <w:tab/>
        <w:t xml:space="preserve">Johansen, J.B., et al., </w:t>
      </w:r>
      <w:r w:rsidRPr="00E62BC8">
        <w:rPr>
          <w:i/>
        </w:rPr>
        <w:t>Reliability and responsiveness of the Norwegian version of the Neck Disability Index.</w:t>
      </w:r>
      <w:r w:rsidRPr="00E62BC8">
        <w:t xml:space="preserve"> Scand J Pain, 2014. </w:t>
      </w:r>
      <w:r w:rsidRPr="00E62BC8">
        <w:rPr>
          <w:b/>
        </w:rPr>
        <w:t>5</w:t>
      </w:r>
      <w:r w:rsidRPr="00E62BC8">
        <w:t>(1): p. 28–33.</w:t>
      </w:r>
    </w:p>
    <w:p w14:paraId="1E92919A" w14:textId="77777777" w:rsidR="00E62BC8" w:rsidRPr="00E62BC8" w:rsidRDefault="00E62BC8" w:rsidP="00E62BC8">
      <w:pPr>
        <w:pStyle w:val="EndNoteBibliography"/>
        <w:spacing w:after="0"/>
        <w:ind w:left="720" w:hanging="720"/>
      </w:pPr>
      <w:r w:rsidRPr="00E62BC8">
        <w:t>7.</w:t>
      </w:r>
      <w:r w:rsidRPr="00E62BC8">
        <w:tab/>
        <w:t xml:space="preserve">Garratt, A.M., et al., </w:t>
      </w:r>
      <w:r w:rsidRPr="00E62BC8">
        <w:rPr>
          <w:i/>
        </w:rPr>
        <w:t>Evaluation of the EQ-5D-3L and 5L versions in low back pain patients.</w:t>
      </w:r>
      <w:r w:rsidRPr="00E62BC8">
        <w:t xml:space="preserve"> Health and Quality of Life Outcomes, 2021. </w:t>
      </w:r>
      <w:r w:rsidRPr="00E62BC8">
        <w:rPr>
          <w:b/>
        </w:rPr>
        <w:t>19</w:t>
      </w:r>
      <w:r w:rsidRPr="00E62BC8">
        <w:t>(1).</w:t>
      </w:r>
    </w:p>
    <w:p w14:paraId="24B66ADA" w14:textId="23B99C28" w:rsidR="00E62BC8" w:rsidRPr="00AE3588" w:rsidRDefault="00E62BC8" w:rsidP="00AE3588">
      <w:pPr>
        <w:pStyle w:val="EndNoteBibliography"/>
        <w:ind w:left="720" w:hanging="720"/>
        <w:rPr>
          <w:i/>
        </w:rPr>
      </w:pPr>
      <w:r w:rsidRPr="00E62BC8">
        <w:t>8.</w:t>
      </w:r>
      <w:r w:rsidRPr="00E62BC8">
        <w:tab/>
        <w:t xml:space="preserve">Mandy van Reenen, B.J., Elly Stolk, Kristina Secnik Boye, Mike Herdman, and T.K.-M. Matthew Kennedy-Martin, Bernhard Slaap. </w:t>
      </w:r>
      <w:r w:rsidRPr="00E62BC8">
        <w:rPr>
          <w:i/>
        </w:rPr>
        <w:t>EuroQol Research Foundation. EQ-5D-5L User</w:t>
      </w:r>
      <w:r w:rsidR="00AE3588">
        <w:rPr>
          <w:i/>
        </w:rPr>
        <w:t xml:space="preserve"> </w:t>
      </w:r>
      <w:r w:rsidRPr="00E62BC8">
        <w:rPr>
          <w:i/>
        </w:rPr>
        <w:t>Guide</w:t>
      </w:r>
      <w:r w:rsidRPr="00E62BC8">
        <w:t>. 2019  [cited 2022 13.12.22].</w:t>
      </w:r>
    </w:p>
    <w:p w14:paraId="4F557286" w14:textId="77777777" w:rsidR="00E62BC8" w:rsidRPr="00E62BC8" w:rsidRDefault="00E62BC8" w:rsidP="00E62BC8">
      <w:pPr>
        <w:pStyle w:val="EndNoteBibliography"/>
        <w:spacing w:after="0"/>
        <w:ind w:left="720" w:hanging="720"/>
      </w:pPr>
      <w:r w:rsidRPr="00E62BC8">
        <w:t>9.</w:t>
      </w:r>
      <w:r w:rsidRPr="00E62BC8">
        <w:tab/>
        <w:t xml:space="preserve">Brooks, R., </w:t>
      </w:r>
      <w:r w:rsidRPr="00E62BC8">
        <w:rPr>
          <w:i/>
        </w:rPr>
        <w:t>EuroQol: the current state of play.</w:t>
      </w:r>
      <w:r w:rsidRPr="00E62BC8">
        <w:t xml:space="preserve"> Health Policy, 1996. </w:t>
      </w:r>
      <w:r w:rsidRPr="00E62BC8">
        <w:rPr>
          <w:b/>
        </w:rPr>
        <w:t>37</w:t>
      </w:r>
      <w:r w:rsidRPr="00E62BC8">
        <w:t>(1): p. 53–72.</w:t>
      </w:r>
    </w:p>
    <w:p w14:paraId="6482BF7F" w14:textId="77777777" w:rsidR="00E62BC8" w:rsidRPr="00E62BC8" w:rsidRDefault="00E62BC8" w:rsidP="00E62BC8">
      <w:pPr>
        <w:pStyle w:val="EndNoteBibliography"/>
        <w:spacing w:after="0"/>
        <w:ind w:left="720" w:hanging="720"/>
      </w:pPr>
      <w:r w:rsidRPr="00E62BC8">
        <w:t>10.</w:t>
      </w:r>
      <w:r w:rsidRPr="00E62BC8">
        <w:tab/>
        <w:t xml:space="preserve">Garratt, A.M., et al., </w:t>
      </w:r>
      <w:r w:rsidRPr="00E62BC8">
        <w:rPr>
          <w:i/>
        </w:rPr>
        <w:t>EQ-5D-5L value set for Norway: a hybrid model using cTTO and DCE data.</w:t>
      </w:r>
      <w:r w:rsidRPr="00E62BC8">
        <w:t xml:space="preserve"> Qual Life Res, 2025. </w:t>
      </w:r>
      <w:r w:rsidRPr="00E62BC8">
        <w:rPr>
          <w:b/>
        </w:rPr>
        <w:t>34</w:t>
      </w:r>
      <w:r w:rsidRPr="00E62BC8">
        <w:t>(2): p. 417–427.</w:t>
      </w:r>
    </w:p>
    <w:p w14:paraId="25CC25FE" w14:textId="77777777" w:rsidR="00E62BC8" w:rsidRPr="00E62BC8" w:rsidRDefault="00E62BC8" w:rsidP="00E62BC8">
      <w:pPr>
        <w:pStyle w:val="EndNoteBibliography"/>
        <w:spacing w:after="0"/>
        <w:ind w:left="720" w:hanging="720"/>
      </w:pPr>
      <w:r w:rsidRPr="00E62BC8">
        <w:t>11.</w:t>
      </w:r>
      <w:r w:rsidRPr="00E62BC8">
        <w:tab/>
        <w:t xml:space="preserve">Ursin, H., I.M. Endresen, and G. Ursin, </w:t>
      </w:r>
      <w:r w:rsidRPr="00E62BC8">
        <w:rPr>
          <w:i/>
        </w:rPr>
        <w:t>Psychological factors and self-reports of muscle pain.</w:t>
      </w:r>
      <w:r w:rsidRPr="00E62BC8">
        <w:t xml:space="preserve"> Eur J Appl Physiol Occup Physiol, 1988. </w:t>
      </w:r>
      <w:r w:rsidRPr="00E62BC8">
        <w:rPr>
          <w:b/>
        </w:rPr>
        <w:t>57</w:t>
      </w:r>
      <w:r w:rsidRPr="00E62BC8">
        <w:t>(3): p. 282–90.</w:t>
      </w:r>
    </w:p>
    <w:p w14:paraId="2A289702" w14:textId="77777777" w:rsidR="00E62BC8" w:rsidRPr="00E62BC8" w:rsidRDefault="00E62BC8" w:rsidP="00E62BC8">
      <w:pPr>
        <w:pStyle w:val="EndNoteBibliography"/>
        <w:spacing w:after="0"/>
        <w:ind w:left="720" w:hanging="720"/>
      </w:pPr>
      <w:r w:rsidRPr="00E62BC8">
        <w:t>12.</w:t>
      </w:r>
      <w:r w:rsidRPr="00E62BC8">
        <w:tab/>
        <w:t xml:space="preserve">Eriksen, H.R., et al., </w:t>
      </w:r>
      <w:r w:rsidRPr="00E62BC8">
        <w:rPr>
          <w:i/>
        </w:rPr>
        <w:t>Prevalence or subjective health complaints in the Nordic European countries in 1993.</w:t>
      </w:r>
      <w:r w:rsidRPr="00E62BC8">
        <w:t xml:space="preserve"> European Journal of Public Health, 1998. </w:t>
      </w:r>
      <w:r w:rsidRPr="00E62BC8">
        <w:rPr>
          <w:b/>
        </w:rPr>
        <w:t>8</w:t>
      </w:r>
      <w:r w:rsidRPr="00E62BC8">
        <w:t>(4): p. 294–298.</w:t>
      </w:r>
    </w:p>
    <w:p w14:paraId="18327F8A" w14:textId="77777777" w:rsidR="00E62BC8" w:rsidRPr="00E62BC8" w:rsidRDefault="00E62BC8" w:rsidP="00E62BC8">
      <w:pPr>
        <w:pStyle w:val="EndNoteBibliography"/>
        <w:spacing w:after="0"/>
        <w:ind w:left="720" w:hanging="720"/>
      </w:pPr>
      <w:r w:rsidRPr="00E62BC8">
        <w:t>13.</w:t>
      </w:r>
      <w:r w:rsidRPr="00E62BC8">
        <w:tab/>
        <w:t xml:space="preserve">Derogatis, L.R., et al., </w:t>
      </w:r>
      <w:r w:rsidRPr="00E62BC8">
        <w:rPr>
          <w:i/>
        </w:rPr>
        <w:t>The Hopkins Symptom Checklist (HSCL): a self-report symptom inventory.</w:t>
      </w:r>
      <w:r w:rsidRPr="00E62BC8">
        <w:t xml:space="preserve"> Behav Sci, 1974. </w:t>
      </w:r>
      <w:r w:rsidRPr="00E62BC8">
        <w:rPr>
          <w:b/>
        </w:rPr>
        <w:t>19</w:t>
      </w:r>
      <w:r w:rsidRPr="00E62BC8">
        <w:t>(1): p. 1–15.</w:t>
      </w:r>
    </w:p>
    <w:p w14:paraId="40B2D75C" w14:textId="77777777" w:rsidR="00E62BC8" w:rsidRPr="00E62BC8" w:rsidRDefault="00E62BC8" w:rsidP="00E62BC8">
      <w:pPr>
        <w:pStyle w:val="EndNoteBibliography"/>
        <w:spacing w:after="0"/>
        <w:ind w:left="720" w:hanging="720"/>
      </w:pPr>
      <w:r w:rsidRPr="00E62BC8">
        <w:t>14.</w:t>
      </w:r>
      <w:r w:rsidRPr="00E62BC8">
        <w:tab/>
        <w:t xml:space="preserve">Strand, B.H., et al., </w:t>
      </w:r>
      <w:r w:rsidRPr="00E62BC8">
        <w:rPr>
          <w:i/>
        </w:rPr>
        <w:t>Measuring the mental health status of the Norwegian population: a comparison of the instruments SCL-25, SCL-10, SCL-5 and MHI-5 (SF-36).</w:t>
      </w:r>
      <w:r w:rsidRPr="00E62BC8">
        <w:t xml:space="preserve"> Nord J Psychiatry, 2003. </w:t>
      </w:r>
      <w:r w:rsidRPr="00E62BC8">
        <w:rPr>
          <w:b/>
        </w:rPr>
        <w:t>57</w:t>
      </w:r>
      <w:r w:rsidRPr="00E62BC8">
        <w:t>(2): p. 113–8.</w:t>
      </w:r>
    </w:p>
    <w:p w14:paraId="405EB351" w14:textId="77777777" w:rsidR="00E62BC8" w:rsidRPr="00E62BC8" w:rsidRDefault="00E62BC8" w:rsidP="00E62BC8">
      <w:pPr>
        <w:pStyle w:val="EndNoteBibliography"/>
        <w:spacing w:after="0"/>
        <w:ind w:left="720" w:hanging="720"/>
      </w:pPr>
      <w:r w:rsidRPr="00E62BC8">
        <w:t>15.</w:t>
      </w:r>
      <w:r w:rsidRPr="00E62BC8">
        <w:tab/>
        <w:t xml:space="preserve">Waddell, G., et al., </w:t>
      </w:r>
      <w:r w:rsidRPr="00E62BC8">
        <w:rPr>
          <w:i/>
        </w:rPr>
        <w:t>A Fear-Avoidance Beliefs Questionnaire (FABQ) and the role of fear-avoidance beliefs in chronic low back pain and disability.</w:t>
      </w:r>
      <w:r w:rsidRPr="00E62BC8">
        <w:t xml:space="preserve"> Pain, 1993. </w:t>
      </w:r>
      <w:r w:rsidRPr="00E62BC8">
        <w:rPr>
          <w:b/>
        </w:rPr>
        <w:t>52</w:t>
      </w:r>
      <w:r w:rsidRPr="00E62BC8">
        <w:t>(2): p. 157–168.</w:t>
      </w:r>
    </w:p>
    <w:p w14:paraId="45170D71" w14:textId="77777777" w:rsidR="00E62BC8" w:rsidRPr="00E62BC8" w:rsidRDefault="00E62BC8" w:rsidP="00E62BC8">
      <w:pPr>
        <w:pStyle w:val="EndNoteBibliography"/>
        <w:spacing w:after="0"/>
        <w:ind w:left="720" w:hanging="720"/>
      </w:pPr>
      <w:r w:rsidRPr="00E62BC8">
        <w:t>16.</w:t>
      </w:r>
      <w:r w:rsidRPr="00E62BC8">
        <w:tab/>
        <w:t xml:space="preserve">Grotle, M., J.I. Brox, and N.K. Vollestad, </w:t>
      </w:r>
      <w:r w:rsidRPr="00E62BC8">
        <w:rPr>
          <w:i/>
        </w:rPr>
        <w:t>Reliability, validity and responsiveness of the fear-avoidance beliefs questionnaire: methodological aspects of the Norwegian version.</w:t>
      </w:r>
      <w:r w:rsidRPr="00E62BC8">
        <w:t xml:space="preserve"> J Rehabil Med, 2006. </w:t>
      </w:r>
      <w:r w:rsidRPr="00E62BC8">
        <w:rPr>
          <w:b/>
        </w:rPr>
        <w:t>38</w:t>
      </w:r>
      <w:r w:rsidRPr="00E62BC8">
        <w:t>(6): p. 346–53.</w:t>
      </w:r>
    </w:p>
    <w:p w14:paraId="6EEFB7B1" w14:textId="77777777" w:rsidR="00E62BC8" w:rsidRPr="00E62BC8" w:rsidRDefault="00E62BC8" w:rsidP="00E62BC8">
      <w:pPr>
        <w:pStyle w:val="EndNoteBibliography"/>
        <w:spacing w:after="0"/>
        <w:ind w:left="720" w:hanging="720"/>
      </w:pPr>
      <w:r w:rsidRPr="00E62BC8">
        <w:t>17.</w:t>
      </w:r>
      <w:r w:rsidRPr="00E62BC8">
        <w:tab/>
        <w:t xml:space="preserve">Grimby, G., et al., </w:t>
      </w:r>
      <w:r w:rsidRPr="00E62BC8">
        <w:rPr>
          <w:i/>
        </w:rPr>
        <w:t>The "Saltin-Grimby Physical Activity Level Scale" and its application to health research.</w:t>
      </w:r>
      <w:r w:rsidRPr="00E62BC8">
        <w:t xml:space="preserve"> Scand J Med Sci Sports, 2015. </w:t>
      </w:r>
      <w:r w:rsidRPr="00E62BC8">
        <w:rPr>
          <w:b/>
        </w:rPr>
        <w:t>25 Suppl 4</w:t>
      </w:r>
      <w:r w:rsidRPr="00E62BC8">
        <w:t>: p. 119–25.</w:t>
      </w:r>
    </w:p>
    <w:p w14:paraId="5C89B140" w14:textId="77777777" w:rsidR="00E62BC8" w:rsidRPr="00E62BC8" w:rsidRDefault="00E62BC8" w:rsidP="00E62BC8">
      <w:pPr>
        <w:pStyle w:val="EndNoteBibliography"/>
        <w:ind w:left="720" w:hanging="720"/>
      </w:pPr>
      <w:r w:rsidRPr="00E62BC8">
        <w:t>18.</w:t>
      </w:r>
      <w:r w:rsidRPr="00E62BC8">
        <w:tab/>
        <w:t xml:space="preserve">Kamper, S.J., et al., </w:t>
      </w:r>
      <w:r w:rsidRPr="00E62BC8">
        <w:rPr>
          <w:i/>
        </w:rPr>
        <w:t>Global Perceived Effect scales provided reliable assessments of health transition in people with musculoskeletal disorders, but ratings are strongly influenced by current status.</w:t>
      </w:r>
      <w:r w:rsidRPr="00E62BC8">
        <w:t xml:space="preserve"> J Clin Epidemiol, 2010. </w:t>
      </w:r>
      <w:r w:rsidRPr="00E62BC8">
        <w:rPr>
          <w:b/>
        </w:rPr>
        <w:t>63</w:t>
      </w:r>
      <w:r w:rsidRPr="00E62BC8">
        <w:t>(7): p. 760–766 e1.</w:t>
      </w:r>
    </w:p>
    <w:p w14:paraId="7416E93F" w14:textId="73CB625E" w:rsidR="00645F8D" w:rsidRPr="009D6D06" w:rsidRDefault="00586E59" w:rsidP="005D0D46">
      <w:pPr>
        <w:pStyle w:val="Brdtekst"/>
        <w:rPr>
          <w:lang w:val="en-GB"/>
        </w:rPr>
      </w:pPr>
      <w:r>
        <w:rPr>
          <w:lang w:val="en-GB"/>
        </w:rPr>
        <w:fldChar w:fldCharType="end"/>
      </w:r>
    </w:p>
    <w:sectPr w:rsidR="00645F8D" w:rsidRPr="009D6D06" w:rsidSect="00041E5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610ED9"/>
    <w:multiLevelType w:val="hybridMultilevel"/>
    <w:tmpl w:val="C5E8C81E"/>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168862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tdx9sv2fxa5bedaaxvwsab229afxvxevrr&quot;&gt;My EndNote Library Maja Copy&lt;record-ids&gt;&lt;item&gt;2&lt;/item&gt;&lt;item&gt;5&lt;/item&gt;&lt;item&gt;9&lt;/item&gt;&lt;item&gt;12&lt;/item&gt;&lt;item&gt;21&lt;/item&gt;&lt;item&gt;24&lt;/item&gt;&lt;item&gt;27&lt;/item&gt;&lt;item&gt;28&lt;/item&gt;&lt;item&gt;29&lt;/item&gt;&lt;item&gt;34&lt;/item&gt;&lt;item&gt;35&lt;/item&gt;&lt;item&gt;36&lt;/item&gt;&lt;item&gt;37&lt;/item&gt;&lt;item&gt;67&lt;/item&gt;&lt;item&gt;82&lt;/item&gt;&lt;item&gt;97&lt;/item&gt;&lt;item&gt;99&lt;/item&gt;&lt;item&gt;110&lt;/item&gt;&lt;/record-ids&gt;&lt;/item&gt;&lt;/Libraries&gt;"/>
  </w:docVars>
  <w:rsids>
    <w:rsidRoot w:val="00C56F06"/>
    <w:rsid w:val="000206A9"/>
    <w:rsid w:val="00023FAE"/>
    <w:rsid w:val="0002506F"/>
    <w:rsid w:val="00041E51"/>
    <w:rsid w:val="0005011E"/>
    <w:rsid w:val="000507B0"/>
    <w:rsid w:val="00052D8A"/>
    <w:rsid w:val="000C30C9"/>
    <w:rsid w:val="000C6E37"/>
    <w:rsid w:val="000C7553"/>
    <w:rsid w:val="000C7808"/>
    <w:rsid w:val="000D637D"/>
    <w:rsid w:val="000D7644"/>
    <w:rsid w:val="00110F71"/>
    <w:rsid w:val="00136A4F"/>
    <w:rsid w:val="00143DE2"/>
    <w:rsid w:val="0015121C"/>
    <w:rsid w:val="00155D53"/>
    <w:rsid w:val="00177006"/>
    <w:rsid w:val="0019735A"/>
    <w:rsid w:val="001A7B3E"/>
    <w:rsid w:val="001C14F5"/>
    <w:rsid w:val="001F340D"/>
    <w:rsid w:val="00201400"/>
    <w:rsid w:val="002773B9"/>
    <w:rsid w:val="002A768E"/>
    <w:rsid w:val="003133A4"/>
    <w:rsid w:val="00333947"/>
    <w:rsid w:val="003719D1"/>
    <w:rsid w:val="003A6E20"/>
    <w:rsid w:val="003B7A51"/>
    <w:rsid w:val="003D0618"/>
    <w:rsid w:val="003D7F9B"/>
    <w:rsid w:val="003E3583"/>
    <w:rsid w:val="00417B6F"/>
    <w:rsid w:val="0042306E"/>
    <w:rsid w:val="004341B3"/>
    <w:rsid w:val="004511AD"/>
    <w:rsid w:val="00470B4B"/>
    <w:rsid w:val="00491614"/>
    <w:rsid w:val="004A3E7B"/>
    <w:rsid w:val="004B0854"/>
    <w:rsid w:val="004D3278"/>
    <w:rsid w:val="004D79EA"/>
    <w:rsid w:val="004E39D5"/>
    <w:rsid w:val="004F05A2"/>
    <w:rsid w:val="00511175"/>
    <w:rsid w:val="00513252"/>
    <w:rsid w:val="00514B5D"/>
    <w:rsid w:val="00516233"/>
    <w:rsid w:val="00533340"/>
    <w:rsid w:val="0055222F"/>
    <w:rsid w:val="005572BC"/>
    <w:rsid w:val="00566FD6"/>
    <w:rsid w:val="00586E59"/>
    <w:rsid w:val="00587493"/>
    <w:rsid w:val="005A2E99"/>
    <w:rsid w:val="005B0742"/>
    <w:rsid w:val="005D0D46"/>
    <w:rsid w:val="005E3682"/>
    <w:rsid w:val="006407AA"/>
    <w:rsid w:val="0064219D"/>
    <w:rsid w:val="006459A3"/>
    <w:rsid w:val="00645F8D"/>
    <w:rsid w:val="006A3C9A"/>
    <w:rsid w:val="006C7CC3"/>
    <w:rsid w:val="006F11AF"/>
    <w:rsid w:val="00703B1E"/>
    <w:rsid w:val="007215AA"/>
    <w:rsid w:val="007408CB"/>
    <w:rsid w:val="00742C5C"/>
    <w:rsid w:val="007B33B0"/>
    <w:rsid w:val="007C057E"/>
    <w:rsid w:val="007C6CE2"/>
    <w:rsid w:val="007D59E3"/>
    <w:rsid w:val="007E0FCB"/>
    <w:rsid w:val="007F23DF"/>
    <w:rsid w:val="00806F11"/>
    <w:rsid w:val="00823DAE"/>
    <w:rsid w:val="00862711"/>
    <w:rsid w:val="00866F9D"/>
    <w:rsid w:val="008711BF"/>
    <w:rsid w:val="008728C1"/>
    <w:rsid w:val="008A56C5"/>
    <w:rsid w:val="008E5403"/>
    <w:rsid w:val="00932254"/>
    <w:rsid w:val="0095508A"/>
    <w:rsid w:val="00965644"/>
    <w:rsid w:val="0098511F"/>
    <w:rsid w:val="00991FCD"/>
    <w:rsid w:val="009C75BC"/>
    <w:rsid w:val="009D6D06"/>
    <w:rsid w:val="009F3469"/>
    <w:rsid w:val="00A20864"/>
    <w:rsid w:val="00A26D14"/>
    <w:rsid w:val="00A3074E"/>
    <w:rsid w:val="00A43FE1"/>
    <w:rsid w:val="00A96A73"/>
    <w:rsid w:val="00AE3588"/>
    <w:rsid w:val="00B066CF"/>
    <w:rsid w:val="00B81ECF"/>
    <w:rsid w:val="00BA3483"/>
    <w:rsid w:val="00BD5601"/>
    <w:rsid w:val="00BF1A13"/>
    <w:rsid w:val="00C1042D"/>
    <w:rsid w:val="00C17FEB"/>
    <w:rsid w:val="00C23638"/>
    <w:rsid w:val="00C5238C"/>
    <w:rsid w:val="00C56F06"/>
    <w:rsid w:val="00C579F4"/>
    <w:rsid w:val="00C6363A"/>
    <w:rsid w:val="00C66C34"/>
    <w:rsid w:val="00C6750E"/>
    <w:rsid w:val="00C9579E"/>
    <w:rsid w:val="00CA626E"/>
    <w:rsid w:val="00CD4F1C"/>
    <w:rsid w:val="00CF4596"/>
    <w:rsid w:val="00D334A7"/>
    <w:rsid w:val="00D351B7"/>
    <w:rsid w:val="00D43D5C"/>
    <w:rsid w:val="00D66B5D"/>
    <w:rsid w:val="00D77663"/>
    <w:rsid w:val="00DA4822"/>
    <w:rsid w:val="00DB3A7B"/>
    <w:rsid w:val="00DB4116"/>
    <w:rsid w:val="00DC75FB"/>
    <w:rsid w:val="00DE2306"/>
    <w:rsid w:val="00DE2D54"/>
    <w:rsid w:val="00DF3AD0"/>
    <w:rsid w:val="00E21AA0"/>
    <w:rsid w:val="00E351E3"/>
    <w:rsid w:val="00E62BC8"/>
    <w:rsid w:val="00E6587B"/>
    <w:rsid w:val="00E85CDD"/>
    <w:rsid w:val="00EA06A6"/>
    <w:rsid w:val="00EA4D00"/>
    <w:rsid w:val="00EA6C54"/>
    <w:rsid w:val="00EF3C2F"/>
    <w:rsid w:val="00EF3FB7"/>
    <w:rsid w:val="00F238A8"/>
    <w:rsid w:val="00F32041"/>
    <w:rsid w:val="00F7408C"/>
    <w:rsid w:val="00FB65AA"/>
    <w:rsid w:val="00FC020A"/>
    <w:rsid w:val="00FE164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04B6A"/>
  <w15:chartTrackingRefBased/>
  <w15:docId w15:val="{FE2B7D7D-9AD8-46C1-A07F-8A0DFFC1E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C56F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7F23DF"/>
    <w:pPr>
      <w:keepNext/>
      <w:keepLines/>
      <w:spacing w:before="40" w:after="0"/>
      <w:outlineLvl w:val="1"/>
    </w:pPr>
    <w:rPr>
      <w:rFonts w:asciiTheme="majorHAnsi" w:eastAsiaTheme="majorEastAsia" w:hAnsiTheme="majorHAnsi" w:cstheme="majorBidi"/>
      <w:color w:val="2F5496" w:themeColor="accent1" w:themeShade="BF"/>
      <w:sz w:val="26"/>
      <w:szCs w:val="26"/>
      <w:lang w:val="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C56F06"/>
    <w:rPr>
      <w:rFonts w:asciiTheme="majorHAnsi" w:eastAsiaTheme="majorEastAsia" w:hAnsiTheme="majorHAnsi" w:cstheme="majorBidi"/>
      <w:color w:val="2F5496" w:themeColor="accent1" w:themeShade="BF"/>
      <w:sz w:val="32"/>
      <w:szCs w:val="32"/>
    </w:rPr>
  </w:style>
  <w:style w:type="paragraph" w:styleId="Listeavsnitt">
    <w:name w:val="List Paragraph"/>
    <w:basedOn w:val="Normal"/>
    <w:uiPriority w:val="34"/>
    <w:qFormat/>
    <w:rsid w:val="00C56F06"/>
    <w:pPr>
      <w:ind w:left="720"/>
      <w:contextualSpacing/>
    </w:pPr>
  </w:style>
  <w:style w:type="character" w:styleId="Hyperkobling">
    <w:name w:val="Hyperlink"/>
    <w:basedOn w:val="Standardskriftforavsnitt"/>
    <w:uiPriority w:val="99"/>
    <w:unhideWhenUsed/>
    <w:rsid w:val="00C56F06"/>
    <w:rPr>
      <w:color w:val="0563C1" w:themeColor="hyperlink"/>
      <w:u w:val="single"/>
    </w:rPr>
  </w:style>
  <w:style w:type="character" w:styleId="Ulstomtale">
    <w:name w:val="Unresolved Mention"/>
    <w:basedOn w:val="Standardskriftforavsnitt"/>
    <w:uiPriority w:val="99"/>
    <w:semiHidden/>
    <w:unhideWhenUsed/>
    <w:rsid w:val="00C56F06"/>
    <w:rPr>
      <w:color w:val="605E5C"/>
      <w:shd w:val="clear" w:color="auto" w:fill="E1DFDD"/>
    </w:rPr>
  </w:style>
  <w:style w:type="character" w:customStyle="1" w:styleId="Overskrift2Tegn">
    <w:name w:val="Overskrift 2 Tegn"/>
    <w:basedOn w:val="Standardskriftforavsnitt"/>
    <w:link w:val="Overskrift2"/>
    <w:uiPriority w:val="9"/>
    <w:rsid w:val="007F23DF"/>
    <w:rPr>
      <w:rFonts w:asciiTheme="majorHAnsi" w:eastAsiaTheme="majorEastAsia" w:hAnsiTheme="majorHAnsi" w:cstheme="majorBidi"/>
      <w:color w:val="2F5496" w:themeColor="accent1" w:themeShade="BF"/>
      <w:sz w:val="26"/>
      <w:szCs w:val="26"/>
      <w:lang w:val="nb-NO"/>
    </w:rPr>
  </w:style>
  <w:style w:type="paragraph" w:styleId="Brdtekst">
    <w:name w:val="Body Text"/>
    <w:basedOn w:val="Normal"/>
    <w:link w:val="BrdtekstTegn"/>
    <w:uiPriority w:val="1"/>
    <w:qFormat/>
    <w:rsid w:val="007F23DF"/>
    <w:pPr>
      <w:widowControl w:val="0"/>
      <w:autoSpaceDE w:val="0"/>
      <w:autoSpaceDN w:val="0"/>
      <w:adjustRightInd w:val="0"/>
      <w:spacing w:after="0" w:line="240" w:lineRule="auto"/>
    </w:pPr>
    <w:rPr>
      <w:rFonts w:ascii="Calibri" w:eastAsia="Times New Roman" w:hAnsi="Calibri" w:cs="Calibri"/>
      <w:sz w:val="24"/>
      <w:szCs w:val="24"/>
      <w:lang w:val="nb-NO" w:eastAsia="nb-NO"/>
    </w:rPr>
  </w:style>
  <w:style w:type="character" w:customStyle="1" w:styleId="BrdtekstTegn">
    <w:name w:val="Brødtekst Tegn"/>
    <w:basedOn w:val="Standardskriftforavsnitt"/>
    <w:link w:val="Brdtekst"/>
    <w:uiPriority w:val="1"/>
    <w:rsid w:val="007F23DF"/>
    <w:rPr>
      <w:rFonts w:ascii="Calibri" w:eastAsia="Times New Roman" w:hAnsi="Calibri" w:cs="Calibri"/>
      <w:sz w:val="24"/>
      <w:szCs w:val="24"/>
      <w:lang w:val="nb-NO" w:eastAsia="nb-NO"/>
    </w:rPr>
  </w:style>
  <w:style w:type="table" w:styleId="Tabellrutenett">
    <w:name w:val="Table Grid"/>
    <w:basedOn w:val="Vanligtabell"/>
    <w:uiPriority w:val="39"/>
    <w:rsid w:val="00EA06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586E59"/>
    <w:pPr>
      <w:spacing w:after="0"/>
      <w:jc w:val="center"/>
    </w:pPr>
    <w:rPr>
      <w:rFonts w:ascii="Calibri" w:hAnsi="Calibri" w:cs="Calibri"/>
      <w:noProof/>
      <w:sz w:val="24"/>
      <w:lang w:val="en-US"/>
    </w:rPr>
  </w:style>
  <w:style w:type="character" w:customStyle="1" w:styleId="EndNoteBibliographyTitleTegn">
    <w:name w:val="EndNote Bibliography Title Tegn"/>
    <w:basedOn w:val="Standardskriftforavsnitt"/>
    <w:link w:val="EndNoteBibliographyTitle"/>
    <w:rsid w:val="00586E59"/>
    <w:rPr>
      <w:rFonts w:ascii="Calibri" w:hAnsi="Calibri" w:cs="Calibri"/>
      <w:noProof/>
      <w:sz w:val="24"/>
      <w:lang w:val="en-US"/>
    </w:rPr>
  </w:style>
  <w:style w:type="paragraph" w:customStyle="1" w:styleId="EndNoteBibliography">
    <w:name w:val="EndNote Bibliography"/>
    <w:basedOn w:val="Normal"/>
    <w:link w:val="EndNoteBibliographyTegn"/>
    <w:rsid w:val="00586E59"/>
    <w:pPr>
      <w:spacing w:line="240" w:lineRule="auto"/>
    </w:pPr>
    <w:rPr>
      <w:rFonts w:ascii="Calibri" w:hAnsi="Calibri" w:cs="Calibri"/>
      <w:noProof/>
      <w:sz w:val="24"/>
      <w:lang w:val="en-US"/>
    </w:rPr>
  </w:style>
  <w:style w:type="character" w:customStyle="1" w:styleId="EndNoteBibliographyTegn">
    <w:name w:val="EndNote Bibliography Tegn"/>
    <w:basedOn w:val="Standardskriftforavsnitt"/>
    <w:link w:val="EndNoteBibliography"/>
    <w:rsid w:val="00586E59"/>
    <w:rPr>
      <w:rFonts w:ascii="Calibri" w:hAnsi="Calibri" w:cs="Calibri"/>
      <w:noProof/>
      <w:sz w:val="24"/>
      <w:lang w:val="en-US"/>
    </w:rPr>
  </w:style>
  <w:style w:type="character" w:styleId="Fulgthyperkobling">
    <w:name w:val="FollowedHyperlink"/>
    <w:basedOn w:val="Standardskriftforavsnitt"/>
    <w:uiPriority w:val="99"/>
    <w:semiHidden/>
    <w:unhideWhenUsed/>
    <w:rsid w:val="008E54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6275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n.no/fag-og-forskning/medisinske-kvalitetsregistre/norsk-nakke-og-ryggregister" TargetMode="External"/><Relationship Id="rId13" Type="http://schemas.openxmlformats.org/officeDocument/2006/relationships/hyperlink" Target="https://bmjopen.bmj.com/content/15/3/e096992.abstract" TargetMode="External"/><Relationship Id="rId3" Type="http://schemas.openxmlformats.org/officeDocument/2006/relationships/styles" Target="styles.xml"/><Relationship Id="rId7" Type="http://schemas.openxmlformats.org/officeDocument/2006/relationships/hyperlink" Target="https://www.unn.no/fag-og-forskning/medisinske-kvalitetsregistre/norsk-nakke-og-ryggregister" TargetMode="External"/><Relationship Id="rId12" Type="http://schemas.openxmlformats.org/officeDocument/2006/relationships/hyperlink" Target="https://helsedata.no/no/variabler/?datakilde=K_NNRR&amp;page=sear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unn.no/4939fa/siteassets/documents/kvalitetsregistre/norsk-nakke--og-ryggregister/nnrr-oppdaterte-vedtekter-21.01.21.pdf" TargetMode="External"/><Relationship Id="rId11" Type="http://schemas.openxmlformats.org/officeDocument/2006/relationships/hyperlink" Target="https://www.youtube.com/@NNRR_UN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kvalitetsregistre.no/registers/532/resultater" TargetMode="External"/><Relationship Id="rId4" Type="http://schemas.openxmlformats.org/officeDocument/2006/relationships/settings" Target="settings.xml"/><Relationship Id="rId9" Type="http://schemas.openxmlformats.org/officeDocument/2006/relationships/hyperlink" Target="https://www.unn.no/49e8bd/contentassets/aac97be0d74640f98716842fab399f75/brukermanual-nnrr-juni-2025.pdf?url=https://www.unn.no/4a462e/contentassets/6cc83c8154f9467a81c234b759e60f08/brukermanual-nnrr-august-2024..pdf&amp;data=05%7c02%7c%7c888115d84efb44f914d408ddb3cf2382%7c677181082eb7474ca1d741655d4b1e61%7c0%7c0%7c638864424755632636%7cUnknown%7cTWFpbGZsb3d8eyJFbXB0eU1hcGkiOnRydWUsIlYiOiIwLjAuMDAwMCIsIlAiOiJXaW4zMiIsIkFOIjoiTWFpbCIsIldUIjoyfQ%3d%3d%7c0%7c%7c%7c&amp;sdata=uXdY7y2L9gFnhcJnnTv4uWtZIN3qzHdtc7plxn6SlB8%3d&amp;reserved=0"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5077A-FFBB-4D67-A0F0-683C9660A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5</Pages>
  <Words>2518</Words>
  <Characters>13351</Characters>
  <Application>Microsoft Office Word</Application>
  <DocSecurity>0</DocSecurity>
  <Lines>111</Lines>
  <Paragraphs>31</Paragraphs>
  <ScaleCrop>false</ScaleCrop>
  <HeadingPairs>
    <vt:vector size="2" baseType="variant">
      <vt:variant>
        <vt:lpstr>Tittel</vt:lpstr>
      </vt:variant>
      <vt:variant>
        <vt:i4>1</vt:i4>
      </vt:variant>
    </vt:vector>
  </HeadingPairs>
  <TitlesOfParts>
    <vt:vector size="1" baseType="lpstr">
      <vt:lpstr/>
    </vt:vector>
  </TitlesOfParts>
  <Company>Helse Nord</Company>
  <LinksUpToDate>false</LinksUpToDate>
  <CharactersWithSpaces>1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helmsen Maja</dc:creator>
  <cp:keywords/>
  <dc:description/>
  <cp:lastModifiedBy>Samuelsen Kjetil Magne</cp:lastModifiedBy>
  <cp:revision>125</cp:revision>
  <dcterms:created xsi:type="dcterms:W3CDTF">2024-01-11T09:32:00Z</dcterms:created>
  <dcterms:modified xsi:type="dcterms:W3CDTF">2026-07-03T08:54:00Z</dcterms:modified>
</cp:coreProperties>
</file>